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E7BEB" w14:textId="24E04D26" w:rsidR="00F36408" w:rsidRPr="00680DEA" w:rsidRDefault="003E50AB" w:rsidP="00EF7D70">
      <w:pPr>
        <w:spacing w:after="0" w:line="360" w:lineRule="auto"/>
        <w:jc w:val="center"/>
        <w:rPr>
          <w:rFonts w:ascii="Times New Roman" w:hAnsi="Times New Roman" w:cs="Times New Roman"/>
          <w:b/>
          <w:color w:val="000000" w:themeColor="text1"/>
          <w:sz w:val="24"/>
          <w:szCs w:val="24"/>
        </w:rPr>
      </w:pPr>
      <w:r w:rsidRPr="00680DEA">
        <w:rPr>
          <w:rFonts w:ascii="Times New Roman" w:hAnsi="Times New Roman" w:cs="Times New Roman"/>
          <w:b/>
          <w:color w:val="000000" w:themeColor="text1"/>
          <w:sz w:val="24"/>
          <w:szCs w:val="24"/>
        </w:rPr>
        <w:t xml:space="preserve">Natural Medicine </w:t>
      </w:r>
      <w:proofErr w:type="gramStart"/>
      <w:r w:rsidRPr="00680DEA">
        <w:rPr>
          <w:rFonts w:ascii="Times New Roman" w:hAnsi="Times New Roman" w:cs="Times New Roman"/>
          <w:b/>
          <w:color w:val="000000" w:themeColor="text1"/>
          <w:sz w:val="24"/>
          <w:szCs w:val="24"/>
        </w:rPr>
        <w:t>In</w:t>
      </w:r>
      <w:proofErr w:type="gramEnd"/>
      <w:r w:rsidRPr="00680DEA">
        <w:rPr>
          <w:rFonts w:ascii="Times New Roman" w:hAnsi="Times New Roman" w:cs="Times New Roman"/>
          <w:b/>
          <w:color w:val="000000" w:themeColor="text1"/>
          <w:sz w:val="24"/>
          <w:szCs w:val="24"/>
        </w:rPr>
        <w:t xml:space="preserve"> Dental Hygiene And Associated </w:t>
      </w:r>
      <w:r w:rsidR="00D34595" w:rsidRPr="00680DEA">
        <w:rPr>
          <w:rFonts w:ascii="Times New Roman" w:hAnsi="Times New Roman" w:cs="Times New Roman"/>
          <w:b/>
          <w:color w:val="000000" w:themeColor="text1"/>
          <w:sz w:val="24"/>
          <w:szCs w:val="24"/>
        </w:rPr>
        <w:t>Complications</w:t>
      </w:r>
    </w:p>
    <w:p w14:paraId="62C358AC" w14:textId="7C281958" w:rsidR="00B01EDB" w:rsidRPr="00680DEA" w:rsidRDefault="00610F1D" w:rsidP="00EF7D70">
      <w:pPr>
        <w:spacing w:after="0" w:line="360" w:lineRule="auto"/>
        <w:jc w:val="center"/>
        <w:rPr>
          <w:rFonts w:ascii="Times New Roman" w:hAnsi="Times New Roman" w:cs="Times New Roman"/>
          <w:b/>
          <w:color w:val="000000" w:themeColor="text1"/>
          <w:sz w:val="24"/>
          <w:szCs w:val="24"/>
          <w:vertAlign w:val="superscript"/>
        </w:rPr>
      </w:pPr>
      <w:r w:rsidRPr="00680DEA">
        <w:rPr>
          <w:rFonts w:ascii="Times New Roman" w:hAnsi="Times New Roman" w:cs="Times New Roman"/>
          <w:color w:val="000000" w:themeColor="text1"/>
          <w:sz w:val="24"/>
          <w:szCs w:val="24"/>
        </w:rPr>
        <w:t>Pragya Srivastava</w:t>
      </w:r>
      <w:r w:rsidR="00B01EDB" w:rsidRPr="00680DEA">
        <w:rPr>
          <w:rFonts w:ascii="Times New Roman" w:hAnsi="Times New Roman" w:cs="Times New Roman"/>
          <w:color w:val="000000" w:themeColor="text1"/>
          <w:sz w:val="24"/>
          <w:szCs w:val="24"/>
          <w:vertAlign w:val="superscript"/>
        </w:rPr>
        <w:t>1</w:t>
      </w:r>
      <w:r w:rsidR="00B01EDB"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Dinesh Prabhakar Patil</w:t>
      </w:r>
      <w:r w:rsidR="005C1B7B" w:rsidRPr="00680DEA">
        <w:rPr>
          <w:rFonts w:ascii="Times New Roman" w:hAnsi="Times New Roman" w:cs="Times New Roman"/>
          <w:color w:val="000000" w:themeColor="text1"/>
          <w:sz w:val="24"/>
          <w:szCs w:val="24"/>
          <w:vertAlign w:val="superscript"/>
        </w:rPr>
        <w:t>2</w:t>
      </w:r>
      <w:r w:rsidR="00B01EDB" w:rsidRPr="00680DEA">
        <w:rPr>
          <w:rFonts w:ascii="Times New Roman" w:hAnsi="Times New Roman" w:cs="Times New Roman"/>
          <w:color w:val="000000" w:themeColor="text1"/>
          <w:sz w:val="24"/>
          <w:szCs w:val="24"/>
        </w:rPr>
        <w:t xml:space="preserve">, </w:t>
      </w:r>
      <w:r w:rsidR="00086827" w:rsidRPr="00680DEA">
        <w:rPr>
          <w:rFonts w:ascii="Times New Roman" w:hAnsi="Times New Roman" w:cs="Times New Roman"/>
          <w:color w:val="000000" w:themeColor="text1"/>
          <w:sz w:val="24"/>
          <w:szCs w:val="24"/>
        </w:rPr>
        <w:t>Mandeep Yadav</w:t>
      </w:r>
      <w:r w:rsidR="00CA447F" w:rsidRPr="00680DEA">
        <w:rPr>
          <w:rFonts w:ascii="Times New Roman" w:hAnsi="Times New Roman" w:cs="Times New Roman"/>
          <w:color w:val="000000" w:themeColor="text1"/>
          <w:sz w:val="24"/>
          <w:szCs w:val="24"/>
        </w:rPr>
        <w:t>*</w:t>
      </w:r>
      <w:r w:rsidR="00086827" w:rsidRPr="00680DEA">
        <w:rPr>
          <w:rFonts w:ascii="Times New Roman" w:hAnsi="Times New Roman" w:cs="Times New Roman"/>
          <w:color w:val="000000" w:themeColor="text1"/>
          <w:sz w:val="24"/>
          <w:szCs w:val="24"/>
          <w:vertAlign w:val="superscript"/>
        </w:rPr>
        <w:t>3</w:t>
      </w:r>
      <w:r w:rsidR="00B01EDB" w:rsidRPr="00680DEA">
        <w:rPr>
          <w:rFonts w:ascii="Times New Roman" w:hAnsi="Times New Roman" w:cs="Times New Roman"/>
          <w:color w:val="000000" w:themeColor="text1"/>
          <w:sz w:val="24"/>
          <w:szCs w:val="24"/>
        </w:rPr>
        <w:t xml:space="preserve">, </w:t>
      </w:r>
      <w:proofErr w:type="spellStart"/>
      <w:r w:rsidR="007F7EFB" w:rsidRPr="00680DEA">
        <w:rPr>
          <w:rFonts w:ascii="Times New Roman" w:hAnsi="Times New Roman" w:cs="Times New Roman"/>
          <w:color w:val="000000" w:themeColor="text1"/>
          <w:sz w:val="24"/>
          <w:szCs w:val="24"/>
        </w:rPr>
        <w:t>Savisa</w:t>
      </w:r>
      <w:proofErr w:type="spellEnd"/>
      <w:r w:rsidR="007F7EFB" w:rsidRPr="00680DEA">
        <w:rPr>
          <w:rFonts w:ascii="Times New Roman" w:hAnsi="Times New Roman" w:cs="Times New Roman"/>
          <w:color w:val="000000" w:themeColor="text1"/>
          <w:sz w:val="24"/>
          <w:szCs w:val="24"/>
        </w:rPr>
        <w:t xml:space="preserve"> Yadav</w:t>
      </w:r>
      <w:r w:rsidR="00B01EDB" w:rsidRPr="00680DEA">
        <w:rPr>
          <w:rFonts w:ascii="Times New Roman" w:hAnsi="Times New Roman" w:cs="Times New Roman"/>
          <w:color w:val="000000" w:themeColor="text1"/>
          <w:sz w:val="24"/>
          <w:szCs w:val="24"/>
          <w:vertAlign w:val="superscript"/>
        </w:rPr>
        <w:t>4</w:t>
      </w:r>
    </w:p>
    <w:p w14:paraId="1FD4B2D8" w14:textId="77777777" w:rsidR="00B01EDB" w:rsidRPr="00680DEA" w:rsidRDefault="00B01EDB" w:rsidP="00EF7D70">
      <w:pPr>
        <w:spacing w:after="0" w:line="360" w:lineRule="auto"/>
        <w:jc w:val="center"/>
        <w:rPr>
          <w:rFonts w:ascii="Times New Roman" w:hAnsi="Times New Roman" w:cs="Times New Roman"/>
          <w:b/>
          <w:color w:val="000000" w:themeColor="text1"/>
          <w:sz w:val="24"/>
          <w:szCs w:val="24"/>
        </w:rPr>
      </w:pPr>
    </w:p>
    <w:p w14:paraId="7F93F82B" w14:textId="40300D09" w:rsidR="00B01EDB" w:rsidRPr="00680DEA" w:rsidRDefault="00B01EDB" w:rsidP="00EF7D70">
      <w:pPr>
        <w:spacing w:after="0"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vertAlign w:val="superscript"/>
        </w:rPr>
        <w:t xml:space="preserve">1 </w:t>
      </w:r>
      <w:r w:rsidR="00610F1D" w:rsidRPr="00680DEA">
        <w:rPr>
          <w:rFonts w:ascii="Times New Roman" w:hAnsi="Times New Roman" w:cs="Times New Roman"/>
          <w:color w:val="000000" w:themeColor="text1"/>
          <w:sz w:val="24"/>
          <w:szCs w:val="24"/>
        </w:rPr>
        <w:t xml:space="preserve">RGS College of Pharmacy, Village- </w:t>
      </w:r>
      <w:proofErr w:type="spellStart"/>
      <w:r w:rsidR="00610F1D" w:rsidRPr="00680DEA">
        <w:rPr>
          <w:rFonts w:ascii="Times New Roman" w:hAnsi="Times New Roman" w:cs="Times New Roman"/>
          <w:color w:val="000000" w:themeColor="text1"/>
          <w:sz w:val="24"/>
          <w:szCs w:val="24"/>
        </w:rPr>
        <w:t>Karaundi</w:t>
      </w:r>
      <w:proofErr w:type="spellEnd"/>
      <w:r w:rsidR="00610F1D" w:rsidRPr="00680DEA">
        <w:rPr>
          <w:rFonts w:ascii="Times New Roman" w:hAnsi="Times New Roman" w:cs="Times New Roman"/>
          <w:color w:val="000000" w:themeColor="text1"/>
          <w:sz w:val="24"/>
          <w:szCs w:val="24"/>
        </w:rPr>
        <w:t xml:space="preserve">, </w:t>
      </w:r>
      <w:proofErr w:type="spellStart"/>
      <w:r w:rsidR="00610F1D" w:rsidRPr="00680DEA">
        <w:rPr>
          <w:rFonts w:ascii="Times New Roman" w:hAnsi="Times New Roman" w:cs="Times New Roman"/>
          <w:color w:val="000000" w:themeColor="text1"/>
          <w:sz w:val="24"/>
          <w:szCs w:val="24"/>
        </w:rPr>
        <w:t>Itaunja</w:t>
      </w:r>
      <w:proofErr w:type="spellEnd"/>
      <w:r w:rsidR="00610F1D" w:rsidRPr="00680DEA">
        <w:rPr>
          <w:rFonts w:ascii="Times New Roman" w:hAnsi="Times New Roman" w:cs="Times New Roman"/>
          <w:color w:val="000000" w:themeColor="text1"/>
          <w:sz w:val="24"/>
          <w:szCs w:val="24"/>
        </w:rPr>
        <w:t>, Sitapur Road, Lucknow- 226203</w:t>
      </w:r>
    </w:p>
    <w:p w14:paraId="58DB17DD" w14:textId="62FA9BA5" w:rsidR="00B01EDB" w:rsidRPr="00680DEA" w:rsidRDefault="00B01EDB" w:rsidP="00EF7D70">
      <w:pPr>
        <w:spacing w:after="0"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vertAlign w:val="superscript"/>
        </w:rPr>
        <w:t xml:space="preserve">2 </w:t>
      </w:r>
      <w:proofErr w:type="spellStart"/>
      <w:r w:rsidR="00610F1D" w:rsidRPr="00680DEA">
        <w:rPr>
          <w:rFonts w:ascii="Times New Roman" w:hAnsi="Times New Roman" w:cs="Times New Roman"/>
          <w:color w:val="000000" w:themeColor="text1"/>
          <w:sz w:val="24"/>
          <w:szCs w:val="24"/>
        </w:rPr>
        <w:t>Nimgaon</w:t>
      </w:r>
      <w:proofErr w:type="spellEnd"/>
      <w:r w:rsidR="00610F1D" w:rsidRPr="00680DEA">
        <w:rPr>
          <w:rFonts w:ascii="Times New Roman" w:hAnsi="Times New Roman" w:cs="Times New Roman"/>
          <w:color w:val="000000" w:themeColor="text1"/>
          <w:sz w:val="24"/>
          <w:szCs w:val="24"/>
        </w:rPr>
        <w:t xml:space="preserve"> </w:t>
      </w:r>
      <w:proofErr w:type="spellStart"/>
      <w:r w:rsidR="00610F1D" w:rsidRPr="00680DEA">
        <w:rPr>
          <w:rFonts w:ascii="Times New Roman" w:hAnsi="Times New Roman" w:cs="Times New Roman"/>
          <w:color w:val="000000" w:themeColor="text1"/>
          <w:sz w:val="24"/>
          <w:szCs w:val="24"/>
        </w:rPr>
        <w:t>Gramin</w:t>
      </w:r>
      <w:proofErr w:type="spellEnd"/>
      <w:r w:rsidR="00610F1D" w:rsidRPr="00680DEA">
        <w:rPr>
          <w:rFonts w:ascii="Times New Roman" w:hAnsi="Times New Roman" w:cs="Times New Roman"/>
          <w:color w:val="000000" w:themeColor="text1"/>
          <w:sz w:val="24"/>
          <w:szCs w:val="24"/>
        </w:rPr>
        <w:t xml:space="preserve"> </w:t>
      </w:r>
      <w:proofErr w:type="spellStart"/>
      <w:r w:rsidR="00610F1D" w:rsidRPr="00680DEA">
        <w:rPr>
          <w:rFonts w:ascii="Times New Roman" w:hAnsi="Times New Roman" w:cs="Times New Roman"/>
          <w:color w:val="000000" w:themeColor="text1"/>
          <w:sz w:val="24"/>
          <w:szCs w:val="24"/>
        </w:rPr>
        <w:t>Shikshan</w:t>
      </w:r>
      <w:proofErr w:type="spellEnd"/>
      <w:r w:rsidR="00610F1D" w:rsidRPr="00680DEA">
        <w:rPr>
          <w:rFonts w:ascii="Times New Roman" w:hAnsi="Times New Roman" w:cs="Times New Roman"/>
          <w:color w:val="000000" w:themeColor="text1"/>
          <w:sz w:val="24"/>
          <w:szCs w:val="24"/>
        </w:rPr>
        <w:t xml:space="preserve"> </w:t>
      </w:r>
      <w:proofErr w:type="spellStart"/>
      <w:r w:rsidR="00610F1D" w:rsidRPr="00680DEA">
        <w:rPr>
          <w:rFonts w:ascii="Times New Roman" w:hAnsi="Times New Roman" w:cs="Times New Roman"/>
          <w:color w:val="000000" w:themeColor="text1"/>
          <w:sz w:val="24"/>
          <w:szCs w:val="24"/>
        </w:rPr>
        <w:t>Prasarak</w:t>
      </w:r>
      <w:proofErr w:type="spellEnd"/>
      <w:r w:rsidR="00610F1D" w:rsidRPr="00680DEA">
        <w:rPr>
          <w:rFonts w:ascii="Times New Roman" w:hAnsi="Times New Roman" w:cs="Times New Roman"/>
          <w:color w:val="000000" w:themeColor="text1"/>
          <w:sz w:val="24"/>
          <w:szCs w:val="24"/>
        </w:rPr>
        <w:t xml:space="preserve"> Mandal Institute </w:t>
      </w:r>
      <w:r w:rsidR="007F7EFB" w:rsidRPr="00680DEA">
        <w:rPr>
          <w:rFonts w:ascii="Times New Roman" w:hAnsi="Times New Roman" w:cs="Times New Roman"/>
          <w:color w:val="000000" w:themeColor="text1"/>
          <w:sz w:val="24"/>
          <w:szCs w:val="24"/>
        </w:rPr>
        <w:t>o</w:t>
      </w:r>
      <w:r w:rsidR="00610F1D" w:rsidRPr="00680DEA">
        <w:rPr>
          <w:rFonts w:ascii="Times New Roman" w:hAnsi="Times New Roman" w:cs="Times New Roman"/>
          <w:color w:val="000000" w:themeColor="text1"/>
          <w:sz w:val="24"/>
          <w:szCs w:val="24"/>
        </w:rPr>
        <w:t>f Pharmacy Malegaon Camp Malegaon Nashik, Maharashtra-423105</w:t>
      </w:r>
    </w:p>
    <w:p w14:paraId="324C8EB0" w14:textId="434C085F" w:rsidR="00B01EDB" w:rsidRPr="00680DEA" w:rsidRDefault="00B01EDB" w:rsidP="00EF7D70">
      <w:pPr>
        <w:spacing w:after="0"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vertAlign w:val="superscript"/>
        </w:rPr>
        <w:t>3</w:t>
      </w:r>
      <w:r w:rsidR="00444210" w:rsidRPr="00680DEA">
        <w:rPr>
          <w:rFonts w:ascii="Times New Roman" w:hAnsi="Times New Roman" w:cs="Times New Roman"/>
          <w:color w:val="000000" w:themeColor="text1"/>
          <w:sz w:val="24"/>
          <w:szCs w:val="24"/>
          <w:vertAlign w:val="superscript"/>
        </w:rPr>
        <w:t>*</w:t>
      </w:r>
      <w:r w:rsidRPr="00680DEA">
        <w:rPr>
          <w:rFonts w:ascii="Times New Roman" w:hAnsi="Times New Roman" w:cs="Times New Roman"/>
          <w:color w:val="000000" w:themeColor="text1"/>
          <w:sz w:val="24"/>
          <w:szCs w:val="24"/>
          <w:vertAlign w:val="superscript"/>
        </w:rPr>
        <w:t xml:space="preserve"> </w:t>
      </w:r>
      <w:r w:rsidR="00820A25" w:rsidRPr="00680DEA">
        <w:rPr>
          <w:rFonts w:ascii="Times New Roman" w:hAnsi="Times New Roman" w:cs="Times New Roman"/>
          <w:color w:val="000000" w:themeColor="text1"/>
          <w:sz w:val="24"/>
          <w:szCs w:val="24"/>
        </w:rPr>
        <w:t>SGT College of Pharmacy, SGT University, Gurugram</w:t>
      </w:r>
      <w:r w:rsidR="005C3C6F">
        <w:t>-</w:t>
      </w:r>
      <w:r w:rsidR="005C3C6F" w:rsidRPr="005C3C6F">
        <w:rPr>
          <w:rFonts w:ascii="Times New Roman" w:hAnsi="Times New Roman" w:cs="Times New Roman"/>
          <w:color w:val="000000" w:themeColor="text1"/>
          <w:sz w:val="24"/>
          <w:szCs w:val="24"/>
        </w:rPr>
        <w:t>122505</w:t>
      </w:r>
      <w:r w:rsidR="00820A25" w:rsidRPr="00680DEA">
        <w:rPr>
          <w:rFonts w:ascii="Times New Roman" w:hAnsi="Times New Roman" w:cs="Times New Roman"/>
          <w:color w:val="000000" w:themeColor="text1"/>
          <w:sz w:val="24"/>
          <w:szCs w:val="24"/>
        </w:rPr>
        <w:t>, Haryana</w:t>
      </w:r>
    </w:p>
    <w:p w14:paraId="79F0EBAA" w14:textId="5CF07905" w:rsidR="00B01EDB" w:rsidRPr="00680DEA" w:rsidRDefault="00B01EDB" w:rsidP="00EF7D70">
      <w:pPr>
        <w:spacing w:after="0"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vertAlign w:val="superscript"/>
        </w:rPr>
        <w:t xml:space="preserve">4 </w:t>
      </w:r>
      <w:r w:rsidR="007F7EFB" w:rsidRPr="00680DEA">
        <w:rPr>
          <w:rFonts w:ascii="Times New Roman" w:hAnsi="Times New Roman" w:cs="Times New Roman"/>
          <w:color w:val="000000" w:themeColor="text1"/>
          <w:sz w:val="24"/>
          <w:szCs w:val="24"/>
        </w:rPr>
        <w:t xml:space="preserve">Department of Pharmacy, </w:t>
      </w:r>
      <w:r w:rsidR="00262D97" w:rsidRPr="00680DEA">
        <w:rPr>
          <w:rFonts w:ascii="Times New Roman" w:hAnsi="Times New Roman" w:cs="Times New Roman"/>
          <w:color w:val="000000" w:themeColor="text1"/>
          <w:sz w:val="24"/>
          <w:szCs w:val="24"/>
        </w:rPr>
        <w:t xml:space="preserve">BBDIT, </w:t>
      </w:r>
      <w:proofErr w:type="spellStart"/>
      <w:r w:rsidR="00262D97" w:rsidRPr="00680DEA">
        <w:rPr>
          <w:rFonts w:ascii="Times New Roman" w:hAnsi="Times New Roman" w:cs="Times New Roman"/>
          <w:color w:val="000000" w:themeColor="text1"/>
          <w:sz w:val="24"/>
          <w:szCs w:val="24"/>
        </w:rPr>
        <w:t>Duhai</w:t>
      </w:r>
      <w:proofErr w:type="spellEnd"/>
      <w:r w:rsidR="00262D97" w:rsidRPr="00680DEA">
        <w:rPr>
          <w:rFonts w:ascii="Times New Roman" w:hAnsi="Times New Roman" w:cs="Times New Roman"/>
          <w:color w:val="000000" w:themeColor="text1"/>
          <w:sz w:val="24"/>
          <w:szCs w:val="24"/>
        </w:rPr>
        <w:t xml:space="preserve"> Ghaziabad </w:t>
      </w:r>
      <w:proofErr w:type="gramStart"/>
      <w:r w:rsidR="00262D97" w:rsidRPr="00680DEA">
        <w:rPr>
          <w:rFonts w:ascii="Times New Roman" w:hAnsi="Times New Roman" w:cs="Times New Roman"/>
          <w:color w:val="000000" w:themeColor="text1"/>
          <w:sz w:val="24"/>
          <w:szCs w:val="24"/>
        </w:rPr>
        <w:t>Uttar  Pradesh</w:t>
      </w:r>
      <w:proofErr w:type="gramEnd"/>
      <w:r w:rsidR="00262D97" w:rsidRPr="00680DEA">
        <w:rPr>
          <w:rFonts w:ascii="Times New Roman" w:hAnsi="Times New Roman" w:cs="Times New Roman"/>
          <w:color w:val="000000" w:themeColor="text1"/>
          <w:sz w:val="24"/>
          <w:szCs w:val="24"/>
        </w:rPr>
        <w:t xml:space="preserve"> -201206</w:t>
      </w:r>
    </w:p>
    <w:p w14:paraId="33639F53" w14:textId="77777777" w:rsidR="00B01EDB" w:rsidRPr="00680DEA" w:rsidRDefault="00B01EDB" w:rsidP="00EF7D70">
      <w:pPr>
        <w:spacing w:line="360" w:lineRule="auto"/>
        <w:jc w:val="both"/>
        <w:rPr>
          <w:rFonts w:ascii="Times New Roman" w:hAnsi="Times New Roman" w:cs="Times New Roman"/>
          <w:color w:val="000000" w:themeColor="text1"/>
          <w:sz w:val="24"/>
          <w:szCs w:val="24"/>
        </w:rPr>
      </w:pPr>
    </w:p>
    <w:p w14:paraId="1836E274" w14:textId="77777777" w:rsidR="00B01EDB" w:rsidRPr="00680DEA" w:rsidRDefault="00B01EDB" w:rsidP="00EF7D70">
      <w:pPr>
        <w:spacing w:line="360" w:lineRule="auto"/>
        <w:jc w:val="both"/>
        <w:rPr>
          <w:rFonts w:ascii="Times New Roman" w:hAnsi="Times New Roman" w:cs="Times New Roman"/>
          <w:color w:val="000000" w:themeColor="text1"/>
          <w:sz w:val="24"/>
          <w:szCs w:val="24"/>
        </w:rPr>
      </w:pPr>
    </w:p>
    <w:p w14:paraId="4733A930" w14:textId="7A404340" w:rsidR="00933FA0" w:rsidRPr="00680DEA" w:rsidRDefault="00B60F7A" w:rsidP="00EF7D70">
      <w:pPr>
        <w:spacing w:after="0"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b/>
          <w:bCs/>
          <w:color w:val="000000" w:themeColor="text1"/>
          <w:sz w:val="24"/>
          <w:szCs w:val="24"/>
        </w:rPr>
        <w:t>*</w:t>
      </w:r>
      <w:r w:rsidR="00705985" w:rsidRPr="00680DEA">
        <w:rPr>
          <w:rFonts w:ascii="Times New Roman" w:hAnsi="Times New Roman" w:cs="Times New Roman"/>
          <w:b/>
          <w:bCs/>
          <w:color w:val="000000" w:themeColor="text1"/>
          <w:sz w:val="24"/>
          <w:szCs w:val="24"/>
        </w:rPr>
        <w:t xml:space="preserve">Corresponding Author: </w:t>
      </w:r>
      <w:r w:rsidR="00535974" w:rsidRPr="00680DEA">
        <w:rPr>
          <w:rFonts w:ascii="Times New Roman" w:hAnsi="Times New Roman" w:cs="Times New Roman"/>
          <w:color w:val="000000" w:themeColor="text1"/>
          <w:sz w:val="24"/>
          <w:szCs w:val="24"/>
        </w:rPr>
        <w:t>Mandeep Yadav</w:t>
      </w:r>
    </w:p>
    <w:p w14:paraId="3361A625" w14:textId="3C00ACE1" w:rsidR="00535974" w:rsidRPr="00680DEA" w:rsidRDefault="008761AE" w:rsidP="00EF7D70">
      <w:pPr>
        <w:spacing w:after="0"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b/>
          <w:bCs/>
          <w:color w:val="000000" w:themeColor="text1"/>
          <w:sz w:val="24"/>
          <w:szCs w:val="24"/>
        </w:rPr>
        <w:t>Affiliation:</w:t>
      </w:r>
      <w:r w:rsidR="00B60F7A" w:rsidRPr="00680DEA">
        <w:rPr>
          <w:rFonts w:ascii="Times New Roman" w:hAnsi="Times New Roman" w:cs="Times New Roman"/>
          <w:b/>
          <w:bCs/>
          <w:color w:val="000000" w:themeColor="text1"/>
          <w:sz w:val="24"/>
          <w:szCs w:val="24"/>
        </w:rPr>
        <w:t xml:space="preserve"> </w:t>
      </w:r>
      <w:r w:rsidR="00535974" w:rsidRPr="00680DEA">
        <w:rPr>
          <w:rFonts w:ascii="Times New Roman" w:hAnsi="Times New Roman" w:cs="Times New Roman"/>
          <w:color w:val="000000" w:themeColor="text1"/>
          <w:sz w:val="24"/>
          <w:szCs w:val="24"/>
        </w:rPr>
        <w:t>Lecturer, SGT College of Pharmacy, SGT University, Gurugram</w:t>
      </w:r>
      <w:r w:rsidR="005C3C6F">
        <w:t>-</w:t>
      </w:r>
      <w:bookmarkStart w:id="0" w:name="_GoBack"/>
      <w:bookmarkEnd w:id="0"/>
      <w:r w:rsidR="005C3C6F" w:rsidRPr="005C3C6F">
        <w:rPr>
          <w:rFonts w:ascii="Times New Roman" w:hAnsi="Times New Roman" w:cs="Times New Roman"/>
          <w:color w:val="000000" w:themeColor="text1"/>
          <w:sz w:val="24"/>
          <w:szCs w:val="24"/>
        </w:rPr>
        <w:t>122505</w:t>
      </w:r>
      <w:r w:rsidR="00535974" w:rsidRPr="00680DEA">
        <w:rPr>
          <w:rFonts w:ascii="Times New Roman" w:hAnsi="Times New Roman" w:cs="Times New Roman"/>
          <w:color w:val="000000" w:themeColor="text1"/>
          <w:sz w:val="24"/>
          <w:szCs w:val="24"/>
        </w:rPr>
        <w:t>, Haryana</w:t>
      </w:r>
      <w:r w:rsidR="00535974" w:rsidRPr="00680DEA">
        <w:rPr>
          <w:rFonts w:ascii="Times New Roman" w:hAnsi="Times New Roman" w:cs="Times New Roman"/>
          <w:b/>
          <w:bCs/>
          <w:color w:val="000000" w:themeColor="text1"/>
          <w:sz w:val="24"/>
          <w:szCs w:val="24"/>
        </w:rPr>
        <w:t xml:space="preserve"> </w:t>
      </w:r>
    </w:p>
    <w:p w14:paraId="60EB156D" w14:textId="4D0457F8" w:rsidR="00B60F7A" w:rsidRPr="00680DEA" w:rsidRDefault="00B60F7A" w:rsidP="00EF7D70">
      <w:pPr>
        <w:spacing w:after="0" w:line="360" w:lineRule="auto"/>
        <w:jc w:val="both"/>
        <w:rPr>
          <w:rFonts w:ascii="Times New Roman" w:hAnsi="Times New Roman" w:cs="Times New Roman"/>
          <w:b/>
          <w:bCs/>
          <w:color w:val="000000" w:themeColor="text1"/>
          <w:sz w:val="24"/>
          <w:szCs w:val="24"/>
          <w:lang w:val="de-DE"/>
        </w:rPr>
      </w:pPr>
      <w:r w:rsidRPr="00680DEA">
        <w:rPr>
          <w:rFonts w:ascii="Times New Roman" w:hAnsi="Times New Roman" w:cs="Times New Roman"/>
          <w:b/>
          <w:bCs/>
          <w:color w:val="000000" w:themeColor="text1"/>
          <w:sz w:val="24"/>
          <w:szCs w:val="24"/>
          <w:lang w:val="de-DE"/>
        </w:rPr>
        <w:t xml:space="preserve">E-mail: </w:t>
      </w:r>
      <w:r w:rsidR="005C3C6F" w:rsidRPr="00680DEA">
        <w:rPr>
          <w:rFonts w:ascii="Times New Roman" w:hAnsi="Times New Roman" w:cs="Times New Roman"/>
          <w:color w:val="000000" w:themeColor="text1"/>
          <w:sz w:val="24"/>
          <w:szCs w:val="24"/>
        </w:rPr>
        <w:fldChar w:fldCharType="begin"/>
      </w:r>
      <w:r w:rsidR="005C3C6F" w:rsidRPr="00680DEA">
        <w:rPr>
          <w:rFonts w:ascii="Times New Roman" w:hAnsi="Times New Roman" w:cs="Times New Roman"/>
          <w:color w:val="000000" w:themeColor="text1"/>
          <w:sz w:val="24"/>
          <w:szCs w:val="24"/>
        </w:rPr>
        <w:instrText xml:space="preserve"> HYPERLINK "mailto:yadav.mandy19@gmail.com" </w:instrText>
      </w:r>
      <w:r w:rsidR="005C3C6F" w:rsidRPr="00680DEA">
        <w:rPr>
          <w:rFonts w:ascii="Times New Roman" w:hAnsi="Times New Roman" w:cs="Times New Roman"/>
          <w:color w:val="000000" w:themeColor="text1"/>
          <w:sz w:val="24"/>
          <w:szCs w:val="24"/>
        </w:rPr>
        <w:fldChar w:fldCharType="separate"/>
      </w:r>
      <w:r w:rsidR="00B864D6" w:rsidRPr="00680DEA">
        <w:rPr>
          <w:rStyle w:val="Hyperlink"/>
          <w:rFonts w:ascii="Times New Roman" w:hAnsi="Times New Roman" w:cs="Times New Roman"/>
          <w:color w:val="000000" w:themeColor="text1"/>
          <w:sz w:val="24"/>
          <w:szCs w:val="24"/>
          <w:lang w:val="de-DE"/>
        </w:rPr>
        <w:t>yadav.mandy19@gmail.com</w:t>
      </w:r>
      <w:r w:rsidR="005C3C6F" w:rsidRPr="00680DEA">
        <w:rPr>
          <w:rStyle w:val="Hyperlink"/>
          <w:rFonts w:ascii="Times New Roman" w:hAnsi="Times New Roman" w:cs="Times New Roman"/>
          <w:color w:val="000000" w:themeColor="text1"/>
          <w:sz w:val="24"/>
          <w:szCs w:val="24"/>
          <w:lang w:val="de-DE"/>
        </w:rPr>
        <w:fldChar w:fldCharType="end"/>
      </w:r>
    </w:p>
    <w:p w14:paraId="3A22FA6D" w14:textId="77777777" w:rsidR="00705985" w:rsidRPr="00680DEA" w:rsidRDefault="00705985" w:rsidP="00EF7D70">
      <w:pPr>
        <w:spacing w:after="0" w:line="360" w:lineRule="auto"/>
        <w:jc w:val="both"/>
        <w:rPr>
          <w:rFonts w:ascii="Times New Roman" w:hAnsi="Times New Roman" w:cs="Times New Roman"/>
          <w:color w:val="000000" w:themeColor="text1"/>
          <w:sz w:val="24"/>
          <w:szCs w:val="24"/>
          <w:lang w:val="de-DE"/>
        </w:rPr>
      </w:pPr>
    </w:p>
    <w:p w14:paraId="5301C201" w14:textId="2CC8C2B6" w:rsidR="000B147F" w:rsidRPr="00680DEA" w:rsidRDefault="000B147F" w:rsidP="00EF7D70">
      <w:pPr>
        <w:spacing w:line="360" w:lineRule="auto"/>
        <w:jc w:val="both"/>
        <w:rPr>
          <w:rFonts w:ascii="Times New Roman" w:hAnsi="Times New Roman" w:cs="Times New Roman"/>
          <w:color w:val="000000" w:themeColor="text1"/>
          <w:sz w:val="24"/>
          <w:szCs w:val="24"/>
          <w:lang w:val="de-DE"/>
        </w:rPr>
      </w:pPr>
    </w:p>
    <w:p w14:paraId="3233CE09" w14:textId="08740AD6" w:rsidR="00B159AB" w:rsidRPr="00680DEA" w:rsidRDefault="00B159AB" w:rsidP="00EF7D70">
      <w:pPr>
        <w:spacing w:line="360" w:lineRule="auto"/>
        <w:jc w:val="both"/>
        <w:rPr>
          <w:rFonts w:ascii="Times New Roman" w:hAnsi="Times New Roman" w:cs="Times New Roman"/>
          <w:color w:val="000000" w:themeColor="text1"/>
          <w:sz w:val="24"/>
          <w:szCs w:val="24"/>
        </w:rPr>
      </w:pPr>
    </w:p>
    <w:p w14:paraId="66D065DE" w14:textId="63E0E357" w:rsidR="00B159AB" w:rsidRPr="00680DEA" w:rsidRDefault="00B159AB" w:rsidP="00EF7D70">
      <w:pPr>
        <w:spacing w:line="360" w:lineRule="auto"/>
        <w:jc w:val="both"/>
        <w:rPr>
          <w:rFonts w:ascii="Times New Roman" w:hAnsi="Times New Roman" w:cs="Times New Roman"/>
          <w:color w:val="000000" w:themeColor="text1"/>
          <w:sz w:val="24"/>
          <w:szCs w:val="24"/>
        </w:rPr>
      </w:pPr>
    </w:p>
    <w:p w14:paraId="2C3DE87B" w14:textId="7E769690" w:rsidR="00C467FC" w:rsidRPr="00680DEA" w:rsidRDefault="00B159AB" w:rsidP="00EF7D70">
      <w:pPr>
        <w:spacing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color w:val="000000" w:themeColor="text1"/>
          <w:sz w:val="24"/>
          <w:szCs w:val="24"/>
        </w:rPr>
        <w:br w:type="column"/>
      </w:r>
      <w:r w:rsidR="00C467FC" w:rsidRPr="00680DEA">
        <w:rPr>
          <w:rFonts w:ascii="Times New Roman" w:hAnsi="Times New Roman" w:cs="Times New Roman"/>
          <w:b/>
          <w:bCs/>
          <w:color w:val="000000" w:themeColor="text1"/>
          <w:sz w:val="24"/>
          <w:szCs w:val="24"/>
        </w:rPr>
        <w:lastRenderedPageBreak/>
        <w:t>Abstract</w:t>
      </w:r>
    </w:p>
    <w:p w14:paraId="457E7DD0" w14:textId="4B354DC1" w:rsidR="00B159AB" w:rsidRPr="00680DEA" w:rsidRDefault="00B159AB"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The integration of natural medicine into dental hygiene practices has garnered increasing attention due to its potential to offer effective, holistic approaches to maintaining oral health and managing associated complications. Natural products, derived from plants and other sources, possess a diverse array of bioactive compounds that contribute to antimicrobial, anti-inflammatory, and wound-healing properties. These substances, such as xylitol, propolis, and herbal extracts, play a pivotal role in preventing tooth decay, reducing plaque formation, and combating gum disease. Moreover, the antioxidant and immune-stimulating qualities found in various natural ingredients aid in promoting tissue healing and bolstering the body's defense mechanisms.</w:t>
      </w:r>
      <w:r w:rsidR="00C467FC"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Natural medicine also emphasizes a patient-centered approach, focusing on individualized care and preventive strategies. The use of phytoconstituents like curcumin, resveratrol, and quercetin showcases their potential to mitigate inflammation, combat pathogens, and support overall oral health. However, the integration of natural medicine into dental hygiene requires careful consideration, informed by evidence-based practices and professional guidance. As an emerging field, natural medicine in dental care holds promise in expanding our understanding of comprehensive oral health management while respecting the principles of sustainable and integrative healthcare.</w:t>
      </w:r>
    </w:p>
    <w:p w14:paraId="56F4CB77" w14:textId="02FE6CAF" w:rsidR="00C467FC" w:rsidRPr="00680DEA" w:rsidRDefault="00C467FC"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b/>
          <w:bCs/>
          <w:color w:val="000000" w:themeColor="text1"/>
          <w:sz w:val="24"/>
          <w:szCs w:val="24"/>
        </w:rPr>
        <w:t>Keywords</w:t>
      </w:r>
      <w:r w:rsidRPr="00680DEA">
        <w:rPr>
          <w:rFonts w:ascii="Times New Roman" w:hAnsi="Times New Roman" w:cs="Times New Roman"/>
          <w:color w:val="000000" w:themeColor="text1"/>
          <w:sz w:val="24"/>
          <w:szCs w:val="24"/>
        </w:rPr>
        <w:t>: Natural medicine, Medicinal plants, Dental hygiene, Wound-healing properties, Antimicrobial, Anti-inflammatory.</w:t>
      </w:r>
    </w:p>
    <w:p w14:paraId="0CEEE60D" w14:textId="4FAC6AC1" w:rsidR="00161B90" w:rsidRPr="00921CAF" w:rsidRDefault="00E41A26" w:rsidP="00EF7D70">
      <w:pPr>
        <w:pStyle w:val="Heading1"/>
        <w:numPr>
          <w:ilvl w:val="0"/>
          <w:numId w:val="2"/>
        </w:numPr>
        <w:rPr>
          <w:rFonts w:ascii="Times New Roman" w:hAnsi="Times New Roman" w:cs="Times New Roman"/>
          <w:b/>
          <w:bCs/>
          <w:color w:val="000000" w:themeColor="text1"/>
          <w:sz w:val="24"/>
          <w:szCs w:val="24"/>
        </w:rPr>
      </w:pPr>
      <w:r w:rsidRPr="00680DEA">
        <w:rPr>
          <w:rFonts w:ascii="Times New Roman" w:hAnsi="Times New Roman" w:cs="Times New Roman"/>
          <w:color w:val="000000" w:themeColor="text1"/>
          <w:sz w:val="24"/>
          <w:szCs w:val="24"/>
        </w:rPr>
        <w:br w:type="column"/>
      </w:r>
      <w:r w:rsidR="00161B90" w:rsidRPr="00921CAF">
        <w:rPr>
          <w:rFonts w:ascii="Times New Roman" w:hAnsi="Times New Roman" w:cs="Times New Roman"/>
          <w:b/>
          <w:bCs/>
          <w:color w:val="000000" w:themeColor="text1"/>
          <w:sz w:val="24"/>
          <w:szCs w:val="24"/>
        </w:rPr>
        <w:lastRenderedPageBreak/>
        <w:t>Introduction</w:t>
      </w:r>
    </w:p>
    <w:p w14:paraId="5329AF83" w14:textId="3AC44900"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Dental hygiene is a critical aspect of maintaining oral health and overall well-being. It involves the practice of cleaning and caring for one's teeth, gums, and mouth to prevent various oral health issues. Effective dental hygiene habits not only contribute to a confident smile but also play a significant role in preventing complications that can arise from neglecting oral care.</w:t>
      </w:r>
      <w:r w:rsidR="00161B90"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 xml:space="preserve">Regular dental hygiene practices encompass a range of activities, including brushing teeth twice a day with fluoride toothpaste, flossing daily to remove food particles and plaque between teeth, and using mouthwash to reduce bacteria and freshen breath. These practices help in removing plaque, a sticky film of bacteria that constantly forms on teeth and gums. When plaque is not properly removed through regular hygiene, it can harden into tartar, which can only be removed by a dental professional. </w:t>
      </w:r>
      <w:r w:rsidR="007D252C" w:rsidRPr="00680DEA">
        <w:rPr>
          <w:rFonts w:ascii="Times New Roman" w:hAnsi="Times New Roman" w:cs="Times New Roman"/>
          <w:color w:val="000000" w:themeColor="text1"/>
          <w:sz w:val="24"/>
          <w:szCs w:val="24"/>
        </w:rPr>
        <w:t xml:space="preserve">In cases, </w:t>
      </w:r>
      <w:r w:rsidR="00FB271C" w:rsidRPr="00680DEA">
        <w:rPr>
          <w:rFonts w:ascii="Times New Roman" w:hAnsi="Times New Roman" w:cs="Times New Roman"/>
          <w:color w:val="000000" w:themeColor="text1"/>
          <w:sz w:val="24"/>
          <w:szCs w:val="24"/>
        </w:rPr>
        <w:t>it is</w:t>
      </w:r>
      <w:r w:rsidRPr="00680DEA">
        <w:rPr>
          <w:rFonts w:ascii="Times New Roman" w:hAnsi="Times New Roman" w:cs="Times New Roman"/>
          <w:color w:val="000000" w:themeColor="text1"/>
          <w:sz w:val="24"/>
          <w:szCs w:val="24"/>
        </w:rPr>
        <w:t xml:space="preserve"> left untreated, tartar buildup can lead to a variety of complications</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2174/1871525718666200219140729","ISSN":"18715257","PMID":"32072908","abstract":"Plants play a vital role in the general wellbeing of an individual. Globally plants  are habitually used by the people for the treatment and prevention of various ailments. There is an increased attempt made from ancient days to prevent the disease occurrence rather than to treat it. Through the development of modern scientific procedures, it is now identified that the usage of plants in different forms promotes the health of the patient. Oral and dental hygiene is the primary factor of a human being to lead a healthy life. Poor diet, nutrition and improper hygienic practices lead to teeth and gum diseases, dental cavities and plaque etc., Use of herbal extracts and their products in day-to-day life is a promising and interesting alternative to synthetic compounds to control oral diseases. The present review summarizes the usage of medicinal plants in the treatment and prevention of oral and dental diseases in different aspects.","author":[{"dropping-particle":"","family":"Arumugam","given":"Balakrishnan","non-dropping-particle":"","parse-names":false,"suffix":""},{"dropping-particle":"","family":"Subramaniam","given":"Arunambiga","non-dropping-particle":"","parse-names":false,"suffix":""},{"dropping-particle":"","family":"Alagaraj","given":"Praveena","non-dropping-particle":"","parse-names":false,"suffix":""}],"container-title":"Cardiovascular &amp; Hematological Agents in Medicinal Chemistry","id":"ITEM-1","issued":{"date-parts":[["2020"]]},"title":"A Review on Impact of Medicinal Plants on the Treatment of Oral and Dental Diseases","type":"article-journal"},"uris":["http://www.mendeley.com/documents/?uuid=1f4a03f9-a457-4846-93b9-315e0164f95b","http://www.mendeley.com/documents/?uuid=b1233a90-f30c-4e5b-9b78-09f5e0bb91a6"]},{"id":"ITEM-2","itemData":{"DOI":"10.1186/s12903-020-01116-4","ISSN":"14726831","PMID":"32357889","abstract":"Background: The purpose of this study is to determine the effect of a mouthwash containing Teucriumpolium herb on Streptococcus mutans in mouth. Methods: This study was a randomized, crossover, double-blind clinical trial, where we selected 22 volunteers (dental students) randomly and we divided them into two groups. The study had two phases. In each phase, one group acted as the intervention group, while the other one was the control group. Both the intervention and control groups were given the mouthwash with and without Teucriumpolium, respectively. S. mutans of saliva were measured before and after each phase to compare the effects of the mouthwashes. A three-week washout period was considered between the two phases. An independent two-sample t-Test was utilized to compare the mean of S. mutans colonies. Additionally, we used a standard AB/BA crossover model to find the results of the treatment and the impact of carryover on the residual's biological effects. The significance level was considered 0.05 in this experiment. Results: There is no significant difference observed between the two groups in the number of S. mutans before using the mouthwashes. When the mouthwash containing Teucriumpolium was used, there was a significant decrease in the number of S. mutans colonies in both phases' extract (P = 0.002). Conclusion: The results of this study indicate the mouthwash containing aqueous extract of Teucrium polium can majorly reduce the colonization of S. mutans in human saliva. Trial registration: Ethical issues approved by the Ethics Committee of the Rafsanjan University of Medical Sciences with the approval number of 937/9/31, IRCT code Number of IRCT2013121815842N1 and it was approved on 06/16/2014. The study was conducted in the period of September to November 2014.","author":[{"dropping-particle":"","family":"Khoramian Tusi","given":"Somayeh","non-dropping-particle":"","parse-names":false,"suffix":""},{"dropping-particle":"","family":"Jafari","given":"Ahmad","non-dropping-particle":"","parse-names":false,"suffix":""},{"dropping-particle":"","family":"Marashi","given":"Seyed Mahmoud Amin","non-dropping-particle":"","parse-names":false,"suffix":""},{"dropping-particle":"","family":"Faramarzi Niknam","given":"Salomeh","non-dropping-particle":"","parse-names":false,"suffix":""},{"dropping-particle":"","family":"Farid","given":"Malihe","non-dropping-particle":"","parse-names":false,"suffix":""},{"dropping-particle":"","family":"Ansari","given":"Mehdi","non-dropping-particle":"","parse-names":false,"suffix":""}],"container-title":"BMC Oral Health","id":"ITEM-2","issued":{"date-parts":[["2020"]]},"title":"The effect of antimicrobial activity of Teucrium Polium on Oral Streptococcus Mutans: A randomized cross-over clinical trial study","type":"article-journal"},"uris":["http://www.mendeley.com/documents/?uuid=a3656886-9c28-4b73-b345-03f8d402c57a","http://www.mendeley.com/documents/?uuid=55131d3d-9afb-4552-bfb4-4f4367bd6c21"]}],"mendeley":{"formattedCitation":"(Arumugam et al., 2020; Khoramian Tusi et al., 2020)","plainTextFormattedCitation":"(Arumugam et al., 2020; Khoramian Tusi et al., 2020)","previouslyFormattedCitation":"(Arumugam et al., 2020; Khoramian Tusi et al.,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rumugam et al., 2020; Khoramian Tusi et al., 2020)</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4E57078A" w14:textId="7C9ED5A2"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One of the most common complications associated with poor dental hygiene is gum disease, also known as periodontal disease. Gum disease begins with gingivitis, characterized by red, swollen, and bleeding gums. If left untreated, it can progress to periodontitis, a more severe form of the disease that can lead to tooth mobility and even tooth loss. The bacteria from gum disease can also enter the bloodstream and contribute to systemic health issues such as cardiovascular disease and diabetes.</w:t>
      </w:r>
      <w:r w:rsidR="00161B90"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Another potential consequence of inadequate dental hygiene is dental cavities or caries. Plaque buildup releases acids that attack tooth enamel, leading to cavities. If untreated, cavities can progress to more extensive tooth decay, causing pain, infection, and the need for complex dental procedures like root canals or extractions.</w:t>
      </w:r>
      <w:r w:rsidR="00161B90"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Halitosis, or bad breath, can also result from poor oral hygiene. Bacteria in the mouth release foul-smelling gases as they break down food particles and dead cells, leading to unpleasant breath odors. Practicing good dental hygiene can significantly reduce the occurrence of halitosis</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3390/biomedicines11010168","ISSN":"22279059","abstract":"Based on traditional therapeutic claims, NEERI KFT (a traditional Ayurvedic polyherbal preparation) has been innovatively developed in recent time on the decades of experience for treating kidney dysfunction. Due to the lack of scientific evidence, the present investigations are needed to support the rationale use of NEERI KFT. Considering the facts, the study investigated the nephroprotective effect of NEERI KFT against kidney dysfunction using in silico, in vitro and in vivo approaches. In this study, phytochemical and network pharmacology studies were performed for the developed formulation to evaluate the molecular mechanism of NEERI KFT in the amelioration of kidney disease. In vitro nephroprotective and antioxidant effect of NEERI KFT was determined on HEK 293 cells against cisplatin-induced cytotoxicity and oxidative stress. In vivo nephroprotective effect of NEERI KFT was determined against cisplatin-induced nephrotoxicity in Wistar rats, via assessing biochemical markers, antioxidant enzymes and inflammatory cytokines such as TNF-α, IL-1β, CASP-3, etc. The results showed that the compounds such as gallic acid, caffeic acid and ferulic acid are the major constituents of NEERI KFT, while network pharmacology analysis indicated a strong interaction between polyphenols and several genes (CASPs, ILs, AGTR1, AKT, ACE2, SOD1, etc.) involved in the pathophysiology of kidney disease. In vivo studies showed a significant (p &lt; 0.05) ameliorative effect on biochemical markers and antioxidant enzymes (SOD, CAT, GSH, etc.), and regulates inflammatory cytokine (TNF-α, IL-1β, CASP-3) expression in kidney tissue. Hence, it can be concluded that NEERI KFT subsequently alleviates renal dysfunction mediated by cisplatin via attenuating oxidative and inflammatory stress, thus preserving the normalcy of kidney function.","author":[{"dropping-particle":"","family":"Gaurav","given":"","non-dropping-particle":"","parse-names":false,"suffix":""},{"dropping-particle":"","family":"Sharma","given":"Ikshit","non-dropping-particle":"","parse-names":false,"suffix":""},{"dropping-particle":"","family":"Khan","given":"Mohammad Umar","non-dropping-particle":"","parse-names":false,"suffix":""},{"dropping-particle":"","family":"Zahiruddin","given":"Sultan","non-dropping-particle":"","parse-names":false,"suffix":""},{"dropping-particle":"","family":"Basist","given":"Parakh","non-dropping-particle":"","parse-names":false,"suffix":""},{"dropping-particle":"","family":"Ahmad","given":"Sayeed","non-dropping-particle":"","parse-names":false,"suffix":""}],"container-title":"Biomedicines","id":"ITEM-1","issue":"1","issued":{"date-parts":[["2023"]]},"title":"Multi-Mechanistic and Therapeutic Exploration of Nephroprotective Effect of Traditional Ayurvedic Polyherbal Formulation Using In Silico, In Vitro and In Vivo Approaches","type":"article-journal","volume":"11"},"uris":["http://www.mendeley.com/documents/?uuid=e136172c-3eeb-4fb7-a2b4-4590c8755890"]},{"id":"ITEM-2","itemData":{"DOI":"10.1016/j.sajb.2022.01.038","ISSN":"02546299","abstract":"Synergism among herbals or phytochemicals potentiates incredible biological effects thus mitigating several acute and chronic ailments. Boerhaavia diffusa (BD) and Tinospora cordifolia (TC) are well-known medicinal plants used as the folk medicinal regimen for treating various ailments. Due to lack of scientific evidence, the study is aimed to evaluate the synergistic nephroprotective potential of BD and TC herbal combination against diclofenac (DCF)-induced nephrotoxicity. HPTLC analysis was performed for quantification of polyphenols followed by network pharmacological analysis to investigate the multi-mechanistic role of polyphenols in alleviating chronic kidney disease (CKD). The herbal combination exhibited significant (p &lt; 0.05) nephroprotective effect by reducing renal oxidative, and inflammatory stress. Network pharmacological analysis showed multiple physiological roles of polyphenols in kidney malfunction by regulating several genomes involved in inflammation, oxidative stress, renin-angiotensin system (RAS), etc. and thus providing an effective therapeutic regimen as BD and TC in the glance of naturals.","author":[{"dropping-particle":"","family":"Gaurav","given":"","non-dropping-particle":"","parse-names":false,"suffix":""},{"dropping-particle":"","family":"Khan","given":"Mohammad Umar","non-dropping-particle":"","parse-names":false,"suffix":""},{"dropping-particle":"","family":"Basist","given":"Parakh","non-dropping-particle":"","parse-names":false,"suffix":""},{"dropping-particle":"","family":"Zahiruddin","given":"Sultan","non-dropping-particle":"","parse-names":false,"suffix":""},{"dropping-particle":"","family":"Ibrahim","given":"Mohammad","non-dropping-particle":"","parse-names":false,"suffix":""},{"dropping-particle":"","family":"Parveen","given":"Rabea","non-dropping-particle":"","parse-names":false,"suffix":""},{"dropping-particle":"","family":"Krishnan","given":"Anuja","non-dropping-particle":"","parse-names":false,"suffix":""},{"dropping-particle":"","family":"Ahmad","given":"Sayeed","non-dropping-particle":"","parse-names":false,"suffix":""}],"container-title":"South African Journal of Botany","id":"ITEM-2","issued":{"date-parts":[["2022"]]},"publisher":"Elsevier B.V.","title":"Nephroprotective potential of Boerhaavia diffusa and Tinospora cordifolia herbal combination against diclofenac induced nephrotoxicity","type":"article-journal","volume":"000"},"uris":["http://www.mendeley.com/documents/?uuid=c100ed2d-8d94-487a-bf99-55e84bc4b2c1"]},{"id":"ITEM-3","itemData":{"author":[{"dropping-particle":"","family":"Gautam","given":"Gaurav","non-dropping-particle":"","parse-names":false,"suffix":""}],"container-title":"Journal of CAM Research Progress","id":"ITEM-3","issued":{"date-parts":[["2022"]]},"page":"1-10","title":"Network Pharmacology-Based Validation of Traditional Therapeutic Claim of Momordica Charantiain Alleviating Diabetic Nephropathy","type":"article-journal","volume":"1"},"uris":["http://www.mendeley.com/documents/?uuid=fce810ce-877a-4b01-873c-b821062a5b4c"]},{"id":"ITEM-4","itemData":{"DOI":"10.4103/pm.pm_582_21","author":[{"dropping-particle":"","family":"Gaurav","given":"","non-dropping-particle":"","parse-names":false,"suffix":""}],"container-title":"Pharmacognosy Magazine","id":"ITEM-4","issue":"79","issued":{"date-parts":[["2022"]]},"page":"548-558","title":"GC–MS metabolomics and network pharmacology-based investigation of molecular mechanism of identified metabolites from Tinospora cordifolia (Willd.) miers for the treatment of kidney diseases","type":"article-journal","volume":"18"},"uris":["http://www.mendeley.com/documents/?uuid=1266cacc-268f-453d-a7ac-37d784319f42"]},{"id":"ITEM-5","itemData":{"DOI":"10.1089/acm.2017.0083","ISSN":"15577708","abstract":"Aim: The aim of this article is to review the current literature on the therapeutic uses and efficacy of Triphala. Herbal remedies are among the most ancient medicines used in traditional systems of healthcare such as Ayurveda. Triphala, a well-recognized and highly efficacious polyherbal Ayurvedic medicine consisting of fruits of the plant species Emblica officinalis (Amalaki), Terminalia bellerica (Bibhitaki), and Terminalia chebula (Haritaki), is a cornerstone of gastrointestinal and rejuvenative treatment. Methods: A search of the PubMed database was conducted. Results: In addition, numerous additional therapeutic uses described both in the Ayurvedic medical literature and anecdotally are being validated scientifically. In addition to laxative action, Triphala research has found the formula to be potentially effective for several clinical uses such as appetite stimulation, reduction of hyperacidity, antioxidant, anti-inflammatory, immunomodulating, antibacterial, antimutagenic, adaptogenic, hypoglycemic, antineoplastic, chemoprotective, and radioprotective effects, and prevention of dental caries. Polyphenols in Triphala modulate the human gut microbiome and thereby promote the growth of beneficial Bifidobacteria and Lactobacillus while inhibiting the growth of undesirable gut microbes. The bioactivity of Triphala is elicited by gut microbiota to generate a variety of anti-inflammatory compounds. Conclusions: This review summarizes recent data on pharmacological properties and clinical effects of Triphala while highlighting areas in need of additional investigation and clinical development.","author":[{"dropping-particle":"","family":"Peterson","given":"Christine Tara","non-dropping-particle":"","parse-names":false,"suffix":""},{"dropping-particle":"","family":"Denniston","given":"Kate","non-dropping-particle":"","parse-names":false,"suffix":""},{"dropping-particle":"","family":"Chopra","given":"Deepak","non-dropping-particle":"","parse-names":false,"suffix":""}],"container-title":"Journal of Alternative and Complementary Medicine","id":"ITEM-5","issued":{"date-parts":[["2017"]]},"title":"Therapeutic uses of triphala in ayurvedic medicine","type":"article-journal"},"uris":["http://www.mendeley.com/documents/?uuid=14f9f2eb-ecb6-4ab2-9976-955bd250ca4c"]}],"mendeley":{"formattedCitation":"(Gaurav, 2022; Gaurav et al., 2023, 2022; Gautam, 2022; Peterson et al., 2017)","plainTextFormattedCitation":"(Gaurav, 2022; Gaurav et al., 2023, 2022; Gautam, 2022; Peterson et al., 2017)","previouslyFormattedCitation":"(Gaurav, 2022; Gaurav et al., 2023, 2022; Gautam, 2022; Peterson et al., 2017)"},"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Gaurav, 2022; Gaurav et al., 2023, 2022; Gautam, 2022; Peterson et al., 2017)</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35775EC0" w14:textId="41A2FD2C"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Additionally, neglecting dental hygiene can impact the aesthetics of a person's smile. Stained, discolored teeth can result from the consumption of staining substances like coffee, tea, and tobacco, exacerbated by poor oral hygiene practices.</w:t>
      </w:r>
      <w:r w:rsidR="00161B90"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 xml:space="preserve">To mitigate these complications, individuals should establish and maintain proper dental hygiene habits. Regular visits to a dental professional, typically recommended every six months, are crucial for professional cleanings, thorough </w:t>
      </w:r>
      <w:r w:rsidRPr="00680DEA">
        <w:rPr>
          <w:rFonts w:ascii="Times New Roman" w:hAnsi="Times New Roman" w:cs="Times New Roman"/>
          <w:color w:val="000000" w:themeColor="text1"/>
          <w:sz w:val="24"/>
          <w:szCs w:val="24"/>
        </w:rPr>
        <w:lastRenderedPageBreak/>
        <w:t>examinations, and early detection of potential issues. Dental hygienists play a vital role in educating patients about effective oral care techniques and providing personalized recommendations for maintaining optimal oral health.</w:t>
      </w:r>
      <w:r w:rsidR="00161B90" w:rsidRPr="00680DEA">
        <w:rPr>
          <w:rFonts w:ascii="Times New Roman" w:hAnsi="Times New Roman" w:cs="Times New Roman"/>
          <w:color w:val="000000" w:themeColor="text1"/>
          <w:sz w:val="24"/>
          <w:szCs w:val="24"/>
        </w:rPr>
        <w:t xml:space="preserve"> Moreover,</w:t>
      </w:r>
      <w:r w:rsidRPr="00680DEA">
        <w:rPr>
          <w:rFonts w:ascii="Times New Roman" w:hAnsi="Times New Roman" w:cs="Times New Roman"/>
          <w:color w:val="000000" w:themeColor="text1"/>
          <w:sz w:val="24"/>
          <w:szCs w:val="24"/>
        </w:rPr>
        <w:t xml:space="preserve"> dental hygiene is fundamental in preventing a range of complications that can arise from neglecting oral care</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3390/molecules25184184","ISSN":"14203049","PMID":"32932678","abstract":"Dental medicine is one of the fields of medicine where the most common pathologies are of bacterial and fungal origins. This review is mainly focused on the antimicrobial effects of cinnamon essential oil (EO), cinnamon extracts, and pure compounds against different oral pathogens and the oral biofilm and the possible effects on soft mouth tissue. Basic information is provided about cinnamon, as is a review of its antimicrobial properties against the most common microorganisms causing dental caries, endodontic and periodontal lesions, and candidiasis. Cinnamon EO, cinnamon extracts, and pure compounds show significant antimicrobial activities against oral pathogens and could be beneficial in caries and periodontal disease prevention, endodontics, and candidiasis treatment.","author":[{"dropping-particle":"","family":"Yanakiev","given":"Spartak","non-dropping-particle":"","parse-names":false,"suffix":""}],"container-title":"Molecules","id":"ITEM-1","issued":{"date-parts":[["2020"]]},"title":"Effects of Cinnamon (Cinnamomum spp.) in Dentistry: A Review","type":"article"},"uris":["http://www.mendeley.com/documents/?uuid=2867c5a3-1fc9-4972-8ab1-a0d117160b9f"]},{"id":"ITEM-2","itemData":{"DOI":"10.1089/acm.2017.0083","ISSN":"15577708","abstract":"Aim: The aim of this article is to review the current literature on the therapeutic uses and efficacy of Triphala. Herbal remedies are among the most ancient medicines used in traditional systems of healthcare such as Ayurveda. Triphala, a well-recognized and highly efficacious polyherbal Ayurvedic medicine consisting of fruits of the plant species Emblica officinalis (Amalaki), Terminalia bellerica (Bibhitaki), and Terminalia chebula (Haritaki), is a cornerstone of gastrointestinal and rejuvenative treatment. Methods: A search of the PubMed database was conducted. Results: In addition, numerous additional therapeutic uses described both in the Ayurvedic medical literature and anecdotally are being validated scientifically. In addition to laxative action, Triphala research has found the formula to be potentially effective for several clinical uses such as appetite stimulation, reduction of hyperacidity, antioxidant, anti-inflammatory, immunomodulating, antibacterial, antimutagenic, adaptogenic, hypoglycemic, antineoplastic, chemoprotective, and radioprotective effects, and prevention of dental caries. Polyphenols in Triphala modulate the human gut microbiome and thereby promote the growth of beneficial Bifidobacteria and Lactobacillus while inhibiting the growth of undesirable gut microbes. The bioactivity of Triphala is elicited by gut microbiota to generate a variety of anti-inflammatory compounds. Conclusions: This review summarizes recent data on pharmacological properties and clinical effects of Triphala while highlighting areas in need of additional investigation and clinical development.","author":[{"dropping-particle":"","family":"Peterson","given":"Christine Tara","non-dropping-particle":"","parse-names":false,"suffix":""},{"dropping-particle":"","family":"Denniston","given":"Kate","non-dropping-particle":"","parse-names":false,"suffix":""},{"dropping-particle":"","family":"Chopra","given":"Deepak","non-dropping-particle":"","parse-names":false,"suffix":""}],"container-title":"Journal of Alternative and Complementary Medicine","id":"ITEM-2","issued":{"date-parts":[["2017"]]},"title":"Therapeutic uses of triphala in ayurvedic medicine","type":"article-journal"},"uris":["http://www.mendeley.com/documents/?uuid=14f9f2eb-ecb6-4ab2-9976-955bd250ca4c"]},{"id":"ITEM-3","itemData":{"DOI":"10.1016/j.jdent.2020.103501","ISSN":"03005712","PMID":"33068710","abstract":"Objectives: This study investigated whether novel liposome formulations loaded with transforming growth factor β1 (TGF-β1) could promote the odontogenic differentiation of human dental pulp stem cells (hDPSCs) for dentine-pulp regeneration. Methods: 0-100 ng/mL of liposomal TGF-β1 was prepared using the thin-film hydration method. Release of TGF-β1 from the liposomes was quantified by an enzyme-linked immunosorbent assay (ELISA). The hDPSCs were treated with different concentrations of liposomal TGF-β1 and cell viability was tested using an MTT assay. “Osteodentine” differentiation capacity was assessed by RT-qPCR, ELISA and Alizarin red S staining. Results: The ELISA results showed that liposomal TGF-β1 achieved a controlled and prolonged release over time. The MTT results demonstrated that the liposomes (100 μg/mL) were not cytotoxic to the cells. Liposomal TGF-β1 up-regulated the expression of “osteodentine” markers, RUNX-2, DMP-1 and DSPP, in hDPSCs after 7 days of treatment and resulted in the accumulation of mineralised nodules. Conclusion: This study indicated that liposomes are an effective carrier for delivering TGF-β1 over time. Liposomal TGF-β1 promoted dentinogenesis and increased mineralisation in hDPSCs. This highlights the potential of liposomal TGF-β1 for future use in dentine-pulp regeneration. Clinical significance: Liposomal TGF-β1 may be used as a synergist for promoting dentine-pulp regeneration of immature permanent teeth or as a pulp capping agent for inducing reparative dentine formation.","author":[{"dropping-particle":"","family":"Jiang","given":"Liming","non-dropping-particle":"","parse-names":false,"suffix":""},{"dropping-particle":"","family":"Ayre","given":"Wayne Nishio","non-dropping-particle":"","parse-names":false,"suffix":""},{"dropping-particle":"","family":"Melling","given":"Genevieve E.","non-dropping-particle":"","parse-names":false,"suffix":""},{"dropping-particle":"","family":"Song","given":"Bing","non-dropping-particle":"","parse-names":false,"suffix":""},{"dropping-particle":"","family":"Wei","given":"Xiaoqing","non-dropping-particle":"","parse-names":false,"suffix":""},{"dropping-particle":"","family":"Sloan","given":"Alastair James","non-dropping-particle":"","parse-names":false,"suffix":""},{"dropping-particle":"","family":"Chen","given":"Xu","non-dropping-particle":"","parse-names":false,"suffix":""}],"container-title":"Journal of Dentistry","id":"ITEM-3","issued":{"date-parts":[["2020"]]},"title":"Liposomes loaded with transforming growth factor β1 promote odontogenic differentiation of dental pulp stem cells","type":"article-journal"},"uris":["http://www.mendeley.com/documents/?uuid=8dec3509-b6c3-4e05-b994-5746ef2a4172"]}],"mendeley":{"formattedCitation":"(Jiang et al., 2020; Peterson et al., 2017; Yanakiev, 2020)","plainTextFormattedCitation":"(Jiang et al., 2020; Peterson et al., 2017; Yanakiev, 2020)","previouslyFormattedCitation":"(Jiang et al., 2020; Peterson et al., 2017; Yanakiev,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Jiang et al., 2020; Peterson et al., 2017; Yanakiev, 2020)</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 By adopting consistent and effective hygiene practices, individuals can safeguard their teeth, gums, and overall well-being. Through regular brushing, flossing, mouthwash use, and routine dental check-ups, one can maintain a healthy smile, avoid gum disease, cavities, and bad breath, and ultimately contribute to their long-term oral and systemic health</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1089/acm.2017.0083","ISSN":"15577708","abstract":"Aim: The aim of this article is to review the current literature on the therapeutic uses and efficacy of Triphala. Herbal remedies are among the most ancient medicines used in traditional systems of healthcare such as Ayurveda. Triphala, a well-recognized and highly efficacious polyherbal Ayurvedic medicine consisting of fruits of the plant species Emblica officinalis (Amalaki), Terminalia bellerica (Bibhitaki), and Terminalia chebula (Haritaki), is a cornerstone of gastrointestinal and rejuvenative treatment. Methods: A search of the PubMed database was conducted. Results: In addition, numerous additional therapeutic uses described both in the Ayurvedic medical literature and anecdotally are being validated scientifically. In addition to laxative action, Triphala research has found the formula to be potentially effective for several clinical uses such as appetite stimulation, reduction of hyperacidity, antioxidant, anti-inflammatory, immunomodulating, antibacterial, antimutagenic, adaptogenic, hypoglycemic, antineoplastic, chemoprotective, and radioprotective effects, and prevention of dental caries. Polyphenols in Triphala modulate the human gut microbiome and thereby promote the growth of beneficial Bifidobacteria and Lactobacillus while inhibiting the growth of undesirable gut microbes. The bioactivity of Triphala is elicited by gut microbiota to generate a variety of anti-inflammatory compounds. Conclusions: This review summarizes recent data on pharmacological properties and clinical effects of Triphala while highlighting areas in need of additional investigation and clinical development.","author":[{"dropping-particle":"","family":"Peterson","given":"Christine Tara","non-dropping-particle":"","parse-names":false,"suffix":""},{"dropping-particle":"","family":"Denniston","given":"Kate","non-dropping-particle":"","parse-names":false,"suffix":""},{"dropping-particle":"","family":"Chopra","given":"Deepak","non-dropping-particle":"","parse-names":false,"suffix":""}],"container-title":"Journal of Alternative and Complementary Medicine","id":"ITEM-1","issued":{"date-parts":[["2017"]]},"title":"Therapeutic uses of triphala in ayurvedic medicine","type":"article-journal"},"uris":["http://www.mendeley.com/documents/?uuid=14f9f2eb-ecb6-4ab2-9976-955bd250ca4c"]}],"mendeley":{"formattedCitation":"(Peterson et al., 2017)","plainTextFormattedCitation":"(Peterson et al., 2017)","previouslyFormattedCitation":"(Peterson et al., 2017)"},"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Peterson et al., 2017)</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0514F4FA" w14:textId="3C8C97A8" w:rsidR="004B19D5" w:rsidRPr="00921CAF" w:rsidRDefault="004B19D5" w:rsidP="00EF7D70">
      <w:pPr>
        <w:pStyle w:val="Heading1"/>
        <w:numPr>
          <w:ilvl w:val="0"/>
          <w:numId w:val="2"/>
        </w:numPr>
        <w:rPr>
          <w:rFonts w:ascii="Times New Roman" w:hAnsi="Times New Roman" w:cs="Times New Roman"/>
          <w:b/>
          <w:bCs/>
          <w:color w:val="000000" w:themeColor="text1"/>
          <w:sz w:val="24"/>
          <w:szCs w:val="24"/>
        </w:rPr>
      </w:pPr>
      <w:r w:rsidRPr="00921CAF">
        <w:rPr>
          <w:rFonts w:ascii="Times New Roman" w:hAnsi="Times New Roman" w:cs="Times New Roman"/>
          <w:b/>
          <w:bCs/>
          <w:color w:val="000000" w:themeColor="text1"/>
          <w:sz w:val="24"/>
          <w:szCs w:val="24"/>
        </w:rPr>
        <w:t>Review findings</w:t>
      </w:r>
    </w:p>
    <w:p w14:paraId="5C000878" w14:textId="265FB7FA" w:rsidR="00EF7D70" w:rsidRPr="00921CAF" w:rsidRDefault="00EF7D70" w:rsidP="00EF7D70">
      <w:pPr>
        <w:pStyle w:val="Heading2"/>
        <w:numPr>
          <w:ilvl w:val="1"/>
          <w:numId w:val="2"/>
        </w:numPr>
        <w:rPr>
          <w:rFonts w:ascii="Times New Roman" w:hAnsi="Times New Roman" w:cs="Times New Roman"/>
          <w:b/>
          <w:bCs/>
          <w:color w:val="000000" w:themeColor="text1"/>
          <w:sz w:val="24"/>
          <w:szCs w:val="24"/>
        </w:rPr>
      </w:pPr>
      <w:r w:rsidRPr="00921CAF">
        <w:rPr>
          <w:rFonts w:ascii="Times New Roman" w:hAnsi="Times New Roman" w:cs="Times New Roman"/>
          <w:b/>
          <w:bCs/>
          <w:color w:val="000000" w:themeColor="text1"/>
          <w:sz w:val="24"/>
          <w:szCs w:val="24"/>
        </w:rPr>
        <w:t xml:space="preserve">Role of medicinal plants for dental hygiene </w:t>
      </w:r>
    </w:p>
    <w:p w14:paraId="0A60AD3B" w14:textId="3EB1F0E2"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Medicinal plants have been utilized for centuries across various cultures for their therapeutic properties and healing benefits. In recent years, there has been a renewed interest in exploring the role of these natural remedies in dental hygiene and the prevention and management of associated complications. The rich reservoir of bioactive compounds present in many medicinal plants holds promise in promoting oral health and mitigating oral health issues</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4103/pm.pm_326_20","ISSN":"0973-1296","author":[{"dropping-particle":"","family":"Khan","given":"Asna","non-dropping-particle":"","parse-names":false,"suffix":""},{"dropping-particle":"","family":"Zahiruddin","given":"Sultan","non-dropping-particle":"","parse-names":false,"suffix":""},{"dropping-particle":"","family":"Ibrahim","given":"Mohammad","non-dropping-particle":"","parse-names":false,"suffix":""},{"dropping-particle":"","family":"Basist","given":"Parakh","non-dropping-particle":"","parse-names":false,"suffix":""},{"dropping-particle":"","family":"Gaurav","given":"","non-dropping-particle":"","parse-names":false,"suffix":""},{"dropping-particle":"","family":"Parveen","given":"Rabea","non-dropping-particle":"","parse-names":false,"suffix":""},{"dropping-particle":"","family":"Umar","given":"Shahid","non-dropping-particle":"","parse-names":false,"suffix":""},{"dropping-particle":"","family":"Ahmad","given":"Sayeed","non-dropping-particle":"","parse-names":false,"suffix":""}],"container-title":"Pharmacognosy Magazine","id":"ITEM-1","issued":{"date-parts":[["2021"]]},"title":"Thin layer chromatography-mass spectrometry bioautographic identification of free radical scavenging compounds and metabolomic profile of Carica papaya linn. fruit and seeds using high-performance thin-layer chromatography, gas chromatography-mass spectro","type":"article-journal"},"uris":["http://www.mendeley.com/documents/?uuid=9271ae6c-370f-4dd4-80ad-c43f8aadd1d6"]},{"id":"ITEM-2","itemData":{"DOI":"10.1007/978-90-481-9637-1_8","ISBN":"9789048196364","ISSN":"18746489","abstract":"Advanced molecular methods are being applied to the analysis of microbial infections in centuries-old human populations. As evidenced through work using modern animal models of infection, and if extracted under proper conditions, dental pulp can be a good source for well-preserved microbial DNA deposited inside teeth during historical bacteremias. The use of frozen and fixed tissues, bones and teeth as sampling substrates is also discussed. The methods described in this paper, including \"suicide PCR\", were used to analyze samples from the remains of human victims of a historical plague outbreak in France. Isolates from this historical outbreak were assigned to specific biotypes of Yersinia pestis based upon an analysis of intergenic spacer DNA. © 2010 Springer Science+Business Media B.V.","author":[{"dropping-particle":"","family":"Aboudharam","given":"Gérard","non-dropping-particle":"","parse-names":false,"suffix":""},{"dropping-particle":"","family":"Drancourt","given":"Michel","non-dropping-particle":"","parse-names":false,"suffix":""},{"dropping-particle":"","family":"Raoult","given":"Didier","non-dropping-particle":"","parse-names":false,"suffix":""}],"container-title":"NATO Science for Peace and Security Series A: Chemistry and Biology","id":"ITEM-2","issued":{"date-parts":[["2010"]]},"title":"Applications of paleomicrobiology to the understanding of emerging and re-emerging infectious diseases","type":"article-journal"},"uris":["http://www.mendeley.com/documents/?uuid=89967a90-1100-4ebb-a142-acdb15a73e60"]}],"mendeley":{"formattedCitation":"(Aboudharam et al., 2010; Khan et al., 2021)","plainTextFormattedCitation":"(Aboudharam et al., 2010; Khan et al., 2021)","previouslyFormattedCitation":"(Aboudharam et al., 2010; Khan et al., 2021)"},"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boudharam et al., 2010; Khan et al., 2021)</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r w:rsidR="002D1DAB"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Several medicinal plants possess antimicrobial properties that can be harnessed for maintaining proper dental hygiene. Herbal extracts such as neem (</w:t>
      </w:r>
      <w:proofErr w:type="spellStart"/>
      <w:r w:rsidRPr="00680DEA">
        <w:rPr>
          <w:rFonts w:ascii="Times New Roman" w:hAnsi="Times New Roman" w:cs="Times New Roman"/>
          <w:color w:val="000000" w:themeColor="text1"/>
          <w:sz w:val="24"/>
          <w:szCs w:val="24"/>
        </w:rPr>
        <w:t>Azadirachta</w:t>
      </w:r>
      <w:proofErr w:type="spellEnd"/>
      <w:r w:rsidRPr="00680DEA">
        <w:rPr>
          <w:rFonts w:ascii="Times New Roman" w:hAnsi="Times New Roman" w:cs="Times New Roman"/>
          <w:color w:val="000000" w:themeColor="text1"/>
          <w:sz w:val="24"/>
          <w:szCs w:val="24"/>
        </w:rPr>
        <w:t xml:space="preserve"> </w:t>
      </w:r>
      <w:proofErr w:type="spellStart"/>
      <w:r w:rsidRPr="00680DEA">
        <w:rPr>
          <w:rFonts w:ascii="Times New Roman" w:hAnsi="Times New Roman" w:cs="Times New Roman"/>
          <w:color w:val="000000" w:themeColor="text1"/>
          <w:sz w:val="24"/>
          <w:szCs w:val="24"/>
        </w:rPr>
        <w:t>indica</w:t>
      </w:r>
      <w:proofErr w:type="spellEnd"/>
      <w:r w:rsidRPr="00680DEA">
        <w:rPr>
          <w:rFonts w:ascii="Times New Roman" w:hAnsi="Times New Roman" w:cs="Times New Roman"/>
          <w:color w:val="000000" w:themeColor="text1"/>
          <w:sz w:val="24"/>
          <w:szCs w:val="24"/>
        </w:rPr>
        <w:t>), tea tree (Melaleuca alternifolia), and clove (</w:t>
      </w:r>
      <w:proofErr w:type="spellStart"/>
      <w:r w:rsidRPr="00680DEA">
        <w:rPr>
          <w:rFonts w:ascii="Times New Roman" w:hAnsi="Times New Roman" w:cs="Times New Roman"/>
          <w:color w:val="000000" w:themeColor="text1"/>
          <w:sz w:val="24"/>
          <w:szCs w:val="24"/>
        </w:rPr>
        <w:t>Syzygium</w:t>
      </w:r>
      <w:proofErr w:type="spellEnd"/>
      <w:r w:rsidRPr="00680DEA">
        <w:rPr>
          <w:rFonts w:ascii="Times New Roman" w:hAnsi="Times New Roman" w:cs="Times New Roman"/>
          <w:color w:val="000000" w:themeColor="text1"/>
          <w:sz w:val="24"/>
          <w:szCs w:val="24"/>
        </w:rPr>
        <w:t xml:space="preserve"> </w:t>
      </w:r>
      <w:proofErr w:type="spellStart"/>
      <w:r w:rsidRPr="00680DEA">
        <w:rPr>
          <w:rFonts w:ascii="Times New Roman" w:hAnsi="Times New Roman" w:cs="Times New Roman"/>
          <w:color w:val="000000" w:themeColor="text1"/>
          <w:sz w:val="24"/>
          <w:szCs w:val="24"/>
        </w:rPr>
        <w:t>aromaticum</w:t>
      </w:r>
      <w:proofErr w:type="spellEnd"/>
      <w:r w:rsidRPr="00680DEA">
        <w:rPr>
          <w:rFonts w:ascii="Times New Roman" w:hAnsi="Times New Roman" w:cs="Times New Roman"/>
          <w:color w:val="000000" w:themeColor="text1"/>
          <w:sz w:val="24"/>
          <w:szCs w:val="24"/>
        </w:rPr>
        <w:t>) have shown significant antibacterial and antifungal activities. Incorporating these plant-derived ingredients into oral care products like toothpaste and mouthwash can aid in reducing the bacterial load in the oral cavity, thus preventing the formation of plaque and gum disease</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1016/j.jep.2023.116900","ISSN":"18727573","PMID":"37442489","abstract":"Ethnopharmacological relevance: Sharbat-e-bazoori Motadil (SBM) is a polyherbal formulation that have been used for centuries as a part of the Unani system of medicine for renal disease. Aim of the study: The objective of this study was to explore and validate the nephroprotective potential of sugar-free SBM (SF-SBM) and its mechanisms of action against sodium fluoride (NaF)-induced nephrotoxicity in HEK-293 cells. Additionally, the study aimed to assess the quality control of SF-SBM and investigate its effects using an in vivo rat model with pattern recognition following oral administration of SF-SBM. Materials and methods: The nephroprotective effect of SF-SBM was investigated using both an HEK-293 cell line and Wistar rats. Nephrotoxicity was induced in these models by administering NaF at a concentration of 600 ppm (parts per million) for a duration of seven days. The SF-SBM formulation was standardized using high-performance thin-layer chromatography (HPTLC) to assess the presence of marker compounds, namely gallic acid, quercetin, and ferulic acid. Metabolite characterization of SF-SBM was carried out using ultra-high-performance liquid chromatography mass spectrometry (UPLC-MS) with a monolithic capillary silica-based C18 column. This analytical technique allowed for the identification of bioactive substances and verification of the identified markers. Acute toxicity of SF-SBM was evaluated in Wistar rats by administering a single oral dose of 2000 mg/kg of SF-SBM. The nephroprotective efficacy of SF-SBM was further assessed at low (LD), medium (MD) and high (HD) doses of 32.1, 64.2, and 128.4 mg/kg, respectively, administered orally. Nephrotoxicity was induced in Wistar rats by adding NaF to their drinking water for seven days. Biochemical and urine markers were analyzed to evaluate the antioxidant, inflammatory, and apoptotic potential of SF-SBM. Additionally, histopathological analysis and immunohistochemical alterations in the expression of caspase-3 and nicotinamide adenine dinucleotide phosphate (NADPH) oxidase-4 (NOX-4) in kidney tissue were performed to confirm the findings of the in vivo experiments. Furthermore, in vivo pattern recognition of SF-SBM metabolites, identified through GC-MS metabolomics, and in-silico docking analysis of major metabolites in plasma were conducted to gain further insights. Result: Phytochemical analysis using HPTLC, TLC-bioautography, and UPLC-MS revealed the presence of several bioactive constituents in SF-…","author":[{"dropping-particle":"","family":"Khan","given":"Mohammad Umar","non-dropping-particle":"","parse-names":false,"suffix":""},{"dropping-particle":"","family":"Basist","given":"Parakh","non-dropping-particle":"","parse-names":false,"suffix":""},{"dropping-particle":"","family":"Gaurav","given":"","non-dropping-particle":"","parse-names":false,"suffix":""},{"dropping-particle":"","family":"Zahiruddin","given":"Sultan","non-dropping-particle":"","parse-names":false,"suffix":""},{"dropping-particle":"","family":"Penumallu","given":"Naveen Reddy","non-dropping-particle":"","parse-names":false,"suffix":""},{"dropping-particle":"","family":"Ahmad","given":"Sayeed","non-dropping-particle":"","parse-names":false,"suffix":""}],"container-title":"Journal of Ethnopharmacology","id":"ITEM-1","issued":{"date-parts":[["2024"]]},"title":"Ameliorative effect of traditional polyherbal formulation on TNF-α, IL-1β and Caspase-3 expression in kidneys of wistar rats against sodium fluoride induced oxidative stress","type":"article-journal"},"uris":["http://www.mendeley.com/documents/?uuid=beba5858-169a-4029-b555-7c8a0c36430d"]},{"id":"ITEM-2","itemData":{"DOI":"10.1016/j.jksus.2022.101839","ISSN":"10183647","abstract":"Sharbat-e-Bazoori Motadil (SBM) is a traditional Unani syrupy formulation, widely used for the management of kidney diseases. Due to lack of scientific evidence, the present work prospective is aimed to evaluate the protective effect of sugar-free SBM against cisplatin (CP)-induced nephrotoxicity using in vitro and in vivo followed by phytochemical studies. The sugar-free SBM formulation was chromatographically characterized for chemical analysis through HPTLC and evaluated for its metabolic contents. Thereafter, in vitro phytochemicals and free radical scavenging assays were performed to evaluate the total phenols and flavonoid content and antioxidant potential of sugar-free SBM. Human embryonic kidney-293 (HEK-293) cell was used to assess nephroprotective and antioxidant studies of sugar-free SBM. Further, in vivo nephroprotective studies were performed in female Wistar albino rats at different dose (32.1, 64.2, 128.4 mg/kg/day, p.o.) of SBM by assessment of biochemical markers, antioxidants status, inflammatory cytokines, and histopathological analysis. Qualitative and quantitative HPTLC analysis of SBM revealed eleven and eight metabolites at 254 and 366 nm, respectively, while the content of caffeic acid and trans ferulic acid was found as 5.63 ± 0.29 and 12.64 ± 0.71 µg/mg, respectively. In vitro free radical scavenging assays showed the significant antioxidant potential of sugar-free SBM. The in vitro assay for nephroprotective and cellular antioxidant analysis of SBM showed significant (p &lt; 0.001) nephroprotective and antioxidant potential. Additionally, in vivo studies of different doses of SBM showed significant (p &lt; 0.001) amelioration in kidney and liver biomarkers. Besides, it also manifests antioxidant, anti-inflammatory and anti-apoptosis activity confirmed by regulation of CAT, GPx, GSH, SOD, TNF-α, IL-1β, NO and caspase-3 levels. Additionally, normalization in histopathological changes of kidney tissue against cisplatin toxicity was also observed in SBM. The sugar-free SBM significantly ameliorated cisplatin induced nephrotoxicity by exerting normalcy in biochemical markers, antioxidant, and anti-inflammatory activity. These findings indicated an opportunity to develop a sugar-free formulation from SBM composition, as well as scientific validation of its traditional claim in the Unani system of medicine.","author":[{"dropping-particle":"","family":"Khan","given":"Mohammad Umar","non-dropping-particle":"","parse-names":false,"suffix":""},{"dropping-particle":"","family":"Gaurav","given":"","non-dropping-particle":"","parse-names":false,"suffix":""},{"dropping-particle":"","family":"Zahiruddin","given":"Sultan","non-dropping-particle":"","parse-names":false,"suffix":""},{"dropping-particle":"","family":"Basist","given":"Parakh","non-dropping-particle":"","parse-names":false,"suffix":""},{"dropping-particle":"","family":"Krishnan","given":"Anuja","non-dropping-particle":"","parse-names":false,"suffix":""},{"dropping-particle":"","family":"Parveen","given":"Rabea","non-dropping-particle":"","parse-names":false,"suffix":""},{"dropping-particle":"","family":"Ahmad","given":"Sayeed","non-dropping-particle":"","parse-names":false,"suffix":""}],"container-title":"Journal of King Saud University - Science","id":"ITEM-2","issue":"3","issued":{"date-parts":[["2022"]]},"page":"101839","publisher":"The Authors","title":"Nephroprotective potential of Sharbat-e-Bazoori Motadil (sugar-free) in HEK-293 cells and Wistar rats against cisplatin induced nephrotoxicity","type":"article-journal","volume":"34"},"uris":["http://www.mendeley.com/documents/?uuid=780c15a2-45d3-46e8-af1d-da461a7b9422"]}],"mendeley":{"formattedCitation":"(Khan et al., 2024, 2022)","plainTextFormattedCitation":"(Khan et al., 2024, 2022)","previouslyFormattedCitation":"(Khan et al., 2024, 2022)"},"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Khan et al., 2024, 2022)</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2EF9AF9E" w14:textId="79D397B8"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 xml:space="preserve">Furthermore, some medicinal plants exhibit anti-inflammatory effects that can contribute to alleviating complications associated with poor dental hygiene. Conditions like gingivitis and periodontitis involve inflammation of the gums and surrounding tissues. Plants like aloe </w:t>
      </w:r>
      <w:proofErr w:type="spellStart"/>
      <w:r w:rsidRPr="00680DEA">
        <w:rPr>
          <w:rFonts w:ascii="Times New Roman" w:hAnsi="Times New Roman" w:cs="Times New Roman"/>
          <w:color w:val="000000" w:themeColor="text1"/>
          <w:sz w:val="24"/>
          <w:szCs w:val="24"/>
        </w:rPr>
        <w:t>vera</w:t>
      </w:r>
      <w:proofErr w:type="spellEnd"/>
      <w:r w:rsidRPr="00680DEA">
        <w:rPr>
          <w:rFonts w:ascii="Times New Roman" w:hAnsi="Times New Roman" w:cs="Times New Roman"/>
          <w:color w:val="000000" w:themeColor="text1"/>
          <w:sz w:val="24"/>
          <w:szCs w:val="24"/>
        </w:rPr>
        <w:t xml:space="preserve"> (Aloe </w:t>
      </w:r>
      <w:proofErr w:type="spellStart"/>
      <w:r w:rsidRPr="00680DEA">
        <w:rPr>
          <w:rFonts w:ascii="Times New Roman" w:hAnsi="Times New Roman" w:cs="Times New Roman"/>
          <w:color w:val="000000" w:themeColor="text1"/>
          <w:sz w:val="24"/>
          <w:szCs w:val="24"/>
        </w:rPr>
        <w:t>barbadensis</w:t>
      </w:r>
      <w:proofErr w:type="spellEnd"/>
      <w:r w:rsidRPr="00680DEA">
        <w:rPr>
          <w:rFonts w:ascii="Times New Roman" w:hAnsi="Times New Roman" w:cs="Times New Roman"/>
          <w:color w:val="000000" w:themeColor="text1"/>
          <w:sz w:val="24"/>
          <w:szCs w:val="24"/>
        </w:rPr>
        <w:t xml:space="preserve"> miller) and chamomile (</w:t>
      </w:r>
      <w:proofErr w:type="spellStart"/>
      <w:r w:rsidRPr="00680DEA">
        <w:rPr>
          <w:rFonts w:ascii="Times New Roman" w:hAnsi="Times New Roman" w:cs="Times New Roman"/>
          <w:color w:val="000000" w:themeColor="text1"/>
          <w:sz w:val="24"/>
          <w:szCs w:val="24"/>
        </w:rPr>
        <w:t>Matricaria</w:t>
      </w:r>
      <w:proofErr w:type="spellEnd"/>
      <w:r w:rsidRPr="00680DEA">
        <w:rPr>
          <w:rFonts w:ascii="Times New Roman" w:hAnsi="Times New Roman" w:cs="Times New Roman"/>
          <w:color w:val="000000" w:themeColor="text1"/>
          <w:sz w:val="24"/>
          <w:szCs w:val="24"/>
        </w:rPr>
        <w:t xml:space="preserve"> chamomilla) contain compounds that possess anti-inflammatory properties, which can help soothe irritated gums and reduce swelling when integrated into oral care routines.</w:t>
      </w:r>
      <w:r w:rsidR="002D1DAB"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 xml:space="preserve">The analgesic properties of certain medicinal plants can also play a role in managing discomfort arising from dental complications. Clove oil, for instance, contains eugenol, a natural anesthetic and analgesic compound. It has been traditionally used to alleviate </w:t>
      </w:r>
      <w:r w:rsidRPr="00680DEA">
        <w:rPr>
          <w:rFonts w:ascii="Times New Roman" w:hAnsi="Times New Roman" w:cs="Times New Roman"/>
          <w:color w:val="000000" w:themeColor="text1"/>
          <w:sz w:val="24"/>
          <w:szCs w:val="24"/>
        </w:rPr>
        <w:lastRenderedPageBreak/>
        <w:t>toothaches and oral pain. Incorporating clove oil into dental care practices, under the guidance of dental professionals, can offer temporary relief from dental discomfort while addressing the root cause of the issue</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1016/j.sjdr.2014.02.002","ISSN":"23520043","abstract":"Salvadora persica L. of the family Salvadoraceae, is an evergreen shrub, with a short trunk 4-6 m tall, smooth green leaves and white bark. Meswak, a chewing stick is prepared from its stings and roots. Its anatomical structure as well as its chemical constituent which had been investigated from time to time in last three decades made this plant a choice as tooth-powder and tooth-cleaner. The acceptance of meswak is broad due to the fact that a part of Islam's religious practice is the incorporation of dental hygiene and recommends meswak specifically for this purpose. Moreover the traditional use of S. persica as antimicrobial toothbrush stick for oral hygiene and to treat gum inflammation, is a part of Greeko-Arab system of medicine and is a centuries old practice. The available literature mostly stresses upon the higher antibacterial activity against oral bacteria of Meswak although the plant has other medicinal values. So keeping all of its beneficial therapeutic properties in view, this review was focused to highlight the available literature of its role in maintaining the dental hygiene and ultimately the potential and safely use as dental remedy.","author":[{"dropping-particle":"","family":"Ahmad","given":"Hilal","non-dropping-particle":"","parse-names":false,"suffix":""},{"dropping-particle":"","family":"Rajagopal","given":"K.","non-dropping-particle":"","parse-names":false,"suffix":""}],"container-title":"Saudi Journal for Dental Research","id":"ITEM-1","issued":{"date-parts":[["2014"]]},"title":"Salvadora persica L. (Meswak) in dental hygiene","type":"article"},"uris":["http://www.mendeley.com/documents/?uuid=1640b886-d6e6-4f71-8e12-be5e6d9ff584","http://www.mendeley.com/documents/?uuid=69c90b86-d7fb-4d0a-9f59-7c4ae41ed8a3"]},{"id":"ITEM-2","itemData":{"DOI":"10.22038/ijbms.2018.31997.7690","ISSN":"20083874","abstract":"Objective(s): Periodontal diseases are among prevalent oral health problems which may ultimately lead to severe complications in oral cavity. Herbal products can be designed as single or multicomponent preparations for better oral health. This study aims to review current clinical trials on the effectiveness of herbal products in gingivitis. Materials and Methods: Electronic databases, including Pub Med, Scopus, Science Direct and Cochrane library were searched with the keywords “gingivitis” in the title/abstract and “plant/ extract/ herb” in the whole text for clinical trials on herbal treatments for gingivitis. Data were collected from 2000 until January 2018. Only papers with English full-texts were included in our study. Results: Herbal medicines in the form of dentifrice, mouth rinse, gel, and gum were assessed in gingivitis via specific indices including plaque index, bleeding index, microbial count, and biomarkers of inflammation. Pomegranate, aloe, green tea, and miswak have a large body of evidence supporting their effectiveness in gingivitis. They could act via several mechanisms such as decrease in gingival inflammation and bleeding, inhibition of dental plaque formation, and improvement in different indices of oral hygiene. Some polyherbal formulations such as triphala were also significantly effective in managing gingivitis complications. Conclusion: Our study supports the efficacy and safety of several medicinal plants for gingivitis; however, some plants do not have enough evidence due to the few number of clinical trials. Thus, future studies are mandatory for further confirmation of the efficacy of these medicinal plants.","author":[{"dropping-particle":"","family":"Safiaghdam","given":"Hannaneh","non-dropping-particle":"","parse-names":false,"suffix":""},{"dropping-particle":"","family":"Oveissi","given":"Vahideh","non-dropping-particle":"","parse-names":false,"suffix":""},{"dropping-particle":"","family":"Bahramsoltani","given":"Roodabeh","non-dropping-particle":"","parse-names":false,"suffix":""},{"dropping-particle":"","family":"Farzaei","given":"Mohammad Hosein","non-dropping-particle":"","parse-names":false,"suffix":""},{"dropping-particle":"","family":"Rahimi","given":"Roja","non-dropping-particle":"","parse-names":false,"suffix":""}],"container-title":"Iranian Journal of Basic Medical Sciences","id":"ITEM-2","issued":{"date-parts":[["2018"]]},"title":"Medicinal plants for gingivitis: A review of clinical trials","type":"article"},"uris":["http://www.mendeley.com/documents/?uuid=0687d358-6ff2-4607-93c9-530eb49b68bc","http://www.mendeley.com/documents/?uuid=7d008780-0af3-4544-8e39-5fe0a63c8c11"]},{"id":"ITEM-3","itemData":{"ISSN":"09751459","abstract":"The most common cause of gum disease is lack of observance of oral hygiene and the accumulation of bacterial plaque, followed by dental mass, food intake and dental restorations. Bacterial agents which cause dental plaque formation and ultimately cause tooth decay. Streptococcus mitis is the greatest bacterial agent isolated from dental plaque. Medicinal plants are rich in substances whose pharmacological properties are applied through potent antioxidant and bioactive substances. We tried to report medicinal plants with anti-Streptococcus mitis properties in this reviewing study. Searching in this reviewing study was done with words such as Streptococcus mitis, dental diseases, medical plants and phytotherapy. Searching was done from databases such as Scopus, ISC, SID, Magiran and several other databases. Accordingly, 9 medical plants effective on Streptococcus mitis are used. According to obtained results, it was determined that Cinnamomum cassia, Spilanthes calva, Azardirachta indica, Acacia nilotica, Ocimum basilicum, Emblica officinalis, Terminalia bellirica, Syzygium cuminii and Syzygium aromaticum medicinal plants are the most important medicinal plants with anti-Streptococcus mytises effects. Medicinal plants of this study have anti-Streptococcus mitis effects due to bioactive substances, antioxidants, flavonoids, flavones, anthocyanins, etc.","author":[{"dropping-particle":"","family":"Rezaei","given":"Nahid","non-dropping-particle":"","parse-names":false,"suffix":""},{"dropping-particle":"","family":"Rezaei","given":"Faranak","non-dropping-particle":"","parse-names":false,"suffix":""},{"dropping-particle":"","family":"Shahsavari","given":"Somayeh","non-dropping-particle":"","parse-names":false,"suffix":""}],"container-title":"Journal of Pharmaceutical Sciences and Research","id":"ITEM-3","issued":{"date-parts":[["2017"]]},"title":"Phytotherapy for Streptococcus mitis","type":"article-journal"},"uris":["http://www.mendeley.com/documents/?uuid=ed305a0b-aed0-4735-a5d1-742cc2e223e2","http://www.mendeley.com/documents/?uuid=ce37069c-c089-402d-9cfb-171700bd0539"]},{"id":"ITEM-4","itemData":{"ISSN":"2313-4461","abstract":"A mouth rinse is a chemotherapeutic agent used as an effective home care remedy to enhance oral hygiene and prevent dental caries by targeting the cariogenic bacteria. The usage of antimicrobial herbal products in dentistry has been well documented in prevention of dental infection. In spite of various commercially available antimicrobial agents, the search for an effective herbal antimicrobial mouth wash still continues. Chemical drugs have unpleasant side effects and causing drug resistant microorganisms. On the other hand, herbal mouthwashes have fewer side effects and are more economic than similar chemical drugs. Researchers are trying to pay more attention to herbal drugs. The use of mouthwash has increased because of attention to oral hygiene. In the last decades a plenty of research has been done to evaluate antimicrobial effect of herbs and medicinal plant for maintaining oral hygiene. The review is addressed to accumulate data on plants having in vitro and in vivo antimicrobial effects against pathogens associated with oral diseases. The review will help clinician and researcher to search and select the plant for developing effective medication for maintaining cost effective oral care.","author":[{"dropping-particle":"","family":"Salam","given":"Resalatus","non-dropping-particle":"","parse-names":false,"suffix":""},{"dropping-particle":"","family":"Kumar Sarker","given":"Biplob","non-dropping-particle":"","parse-names":false,"suffix":""},{"dropping-particle":"","family":"Razwanur Haq","given":"Md","non-dropping-particle":"","parse-names":false,"suffix":""},{"dropping-particle":"","family":"Uddin Khokon","given":"Jasim","non-dropping-particle":"","parse-names":false,"suffix":""}],"container-title":"International Journal of Natural and Social Sciences","id":"ITEM-4","issued":{"date-parts":[["2015"]]},"title":"Antimicrobial activity of medicinal plant for oral health and hygiene","type":"article-journal"},"uris":["http://www.mendeley.com/documents/?uuid=3f6b6a01-bb01-4ce1-951c-64f61d03637f","http://www.mendeley.com/documents/?uuid=41f5d315-886e-45c8-9133-afd0724a0ff6"]},{"id":"ITEM-5","itemData":{"abstract":"Artocarpus heterophyllus is one of the important members of family Moraceae which is a widely distributed tree with traditional and medicinal use. Jackfruit tree related to lactifer i.e. one of the latex producing trees/plants. The white milky latex comprises of different compounds one of them is resin. Latex medicinally found to cause allergic response sometimes but as far as resin is concerned these are hydrocarbons and are generally inert, reduces the chance of allergic reactions. The attempt made in this review is that the property of latex or particularly resin or both can be utilized for the purpose of dental health, as latex is also having different medicinal properties e.g. antibacterial, antifungal etc. Both strains were used in the antimicrobial study can be utilized for denture cleansing solution as well storage solution for dentures which is main source of fungal infection. Denture stomatitis and other health problems associated with poor hygiene of denture can be minimized by making irrigation solution and denture cleaning solution. Dental cements have great role in prosthetic dentistry especially for cementation purposes of crown and bridge. No reviews or literatures have been published so for on the role of jackfruit, this paper is presenting a future prospect of Jack fruit plant which has enormous potential in dentistry. The aim of this review is to present the use of different components of jackfruit in dental health which can be a utilized as a cheaper and inexpensive alternative to different costly procedure and materials in dentistry.","author":[{"dropping-particle":"","family":"Moke","given":"Lengbiye E","non-dropping-particle":"","parse-names":false,"suffix":""},{"dropping-particle":"","family":"Ngbolua","given":"Koto-te-nyiwa","non-dropping-particle":"","parse-names":false,"suffix":""},{"dropping-particle":"","family":"Bongo","given":"Gédéon N","non-dropping-particle":"","parse-names":false,"suffix":""},{"dropping-particle":"","family":"Messi","given":"Lin M","non-dropping-particle":"","parse-names":false,"suffix":""},{"dropping-particle":"","family":"Noté","given":"Olivier P","non-dropping-particle":"","parse-names":false,"suffix":""},{"dropping-particle":"","family":"Mbing","given":"Joséphine N","non-dropping-particle":"","parse-names":false,"suffix":""},{"dropping-particle":"","family":"Mpiana","given":"Pius T","non-dropping-particle":"","parse-names":false,"suffix":""}],"container-title":"Journal of Advanced Botany and Zoology","id":"ITEM-5","issued":{"date-parts":[["2017"]]},"title":"Artocarpus heterophyllus Lam . ( Moraceae ): Phytochemistry , Pharmacology and Future Directions , a mini-review","type":"article-journal"},"uris":["http://www.mendeley.com/documents/?uuid=e4fb7c01-cec0-4ac5-85a4-3213f7e56648","http://www.mendeley.com/documents/?uuid=eec76f9a-b74b-403e-94e7-5336b170bd4b"]},{"id":"ITEM-6","itemData":{"ISBN":"9781685070564","abstract":"Dental decay disease are the most common ailment leading to discomfort, pain, disfigurement and sometimes death. Around 3.5 million people found to be affected with the oral diseases globally. Oral cancer is one the most common cancer type affecting Asian and Pacific countries. Most of the oral disease may be prevented by taking appropriate hygiene measures. Several reports suggested that the dental treatment is expensive and it is requiring to explore more of the inexpensive treatment. There is a thrust need of awareness and management of oral hygiene as it holds paramount importance. Recently, medicinal plants and their phytochemicals attracted global prominence in the treatment of oral disease due to their low cost and minimal side effects. This chapter explored the several medicinal plant and phyto-constituents that are used and could be used in treatment of dental decay disease.","author":[{"dropping-particle":"","family":"Sharma","given":"Priyanka","non-dropping-particle":"","parse-names":false,"suffix":""},{"dropping-particle":"","family":"Singh","given":"Ajeet","non-dropping-particle":"","parse-names":false,"suffix":""}],"container-title":"Biopharmacological Activities of Medicinal Plants and Bioactive Compounds","id":"ITEM-6","issued":{"date-parts":[["2021"]]},"title":"Therapeutic values of medicinal plants and bioactive phytochemicals for mouth infections and dental decay diseases","type":"chapter"},"uris":["http://www.mendeley.com/documents/?uuid=908c6c50-e35f-4e13-8ce9-bef961ef0110","http://www.mendeley.com/documents/?uuid=71e83958-6dc8-47f0-b3cf-d63d65786c35"]},{"id":"ITEM-7","itemData":{"ISSN":"0972592X","abstract":"An oral care medicinal plants survey was conducted in different districts of Tamil Nadu during the period of 2000-2004. A total of 114 plants species, distributed among 97 genera belonging to 51 families were recorded. Most of the plants are used to relieve toothache (29.82%), as toothbrush (25.43%), mouthwash/gargle (16.66%), against common dental diseases (14.03%), mouth related stomatitis/ulcer/gingivitis (12.28%) and gum bleeding/disorders (10.53%). In the present paper these plants are arranged in alphabetical order with their scientific name, family, local name, part used and existing/surveyed uses.","author":[{"dropping-particle":"","family":"Ganesan","given":"S.","non-dropping-particle":"","parse-names":false,"suffix":""}],"container-title":"Natural Product Radiance","id":"ITEM-7","issued":{"date-parts":[["2008"]]},"title":"Traditional oral care medicinal plants survey of Tamil Nadu","type":"article-journal"},"uris":["http://www.mendeley.com/documents/?uuid=137e3dcb-f96b-4ba7-8cd9-8169aad9d2b4","http://www.mendeley.com/documents/?uuid=59e925e6-f5c1-4d30-9bf7-21019c7b4e44"]},{"id":"ITEM-8","itemData":{"ISSN":"09757619","abstract":"Plants are the only source of medicine and because of its properties, many places uses herbal products than synthetic drugs. Synthetic drugs are sometimes harmful and can cause side-effects in certain individuals. The objective of this article is to review the efficacy of using curcumin in the treatment of periodontal diseases and to highlight its pharmacological actions in dentistry. Turmeric is an ancient dye and is a flavouring and medicinal herb which is widely used in Asian countries. It is mostly known by its name because the herb is widely used in Indian medicine, cookery and in cosmetics. Curcumin is the main component of turmeric.Curcuma Longa has a number of medicinal properties and has been attributed as a traditional medicine.It has proven to have anti-inflammatory, antimicrobial, anti-oxidant properties and has a major role in periodontal diseases and oral cancers unlike other plant medicines. The misuse and frequent use of differently available therapeutic agents leads to the evolution of of increased prevalence of side effects and develops resistant strains. They are commercially available and is affordable and is easily used. These plant products are used in dentistry to promote oral hygiene and to improve dental health. Our daily intake of consists of foods containing sugar diet,bakery and carbonated drinks that increases the prevalence of dental caries.Lack of maintaining proper oral hygiene can accumulate plaque and calculus which is the main aetiology for developing gingivitis and periodontitis. Since the oral cavity is said to be the mirror of illness in other areas of the body and systemic diseases are being manifested in in the soft tissue of the oral mucosa of the mouth. Hence overall health can be affected when oral health is compromised.Therefore, traditional plants can treat bacterial infections and are considered as a very good alternative to synthetic chemicals.","author":[{"dropping-particle":"","family":"Monisha","given":"K.","non-dropping-particle":"","parse-names":false,"suffix":""},{"dropping-particle":"","family":"Ramamurthy","given":"Jaiganesh","non-dropping-particle":"","parse-names":false,"suffix":""}],"container-title":"Drug Invention Today","id":"ITEM-8","issued":{"date-parts":[["2019"]]},"title":"Role of Curcumin in Periodontal disease - A Review","type":"article"},"uris":["http://www.mendeley.com/documents/?uuid=90a34ba4-c447-40c7-a2e0-4c2a19eee2c9","http://www.mendeley.com/documents/?uuid=13b3126e-10a7-4468-958d-9b0e1f37c4f1"]}],"mendeley":{"formattedCitation":"(Ahmad and Rajagopal, 2014; Ganesan, 2008; Moke et al., 2017; Monisha and Ramamurthy, 2019; Rezaei et al., 2017; Safiaghdam et al., 2018; Salam et al., 2015; Sharma and Singh, 2021)","plainTextFormattedCitation":"(Ahmad and Rajagopal, 2014; Ganesan, 2008; Moke et al., 2017; Monisha and Ramamurthy, 2019; Rezaei et al., 2017; Safiaghdam et al., 2018; Salam et al., 2015; Sharma and Singh, 2021)","previouslyFormattedCitation":"(Ahmad and Rajagopal, 2014; Ganesan, 2008; Moke et al., 2017; Monisha and Ramamurthy, 2019; Rezaei et al., 2017; Safiaghdam et al., 2018; Salam et al., 2015; Sharma and Singh, 2021)"},"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hmad and Rajagopal, 2014; Ganesan, 2008; Moke et al., 2017; Monisha and Ramamurthy, 2019; Rezaei et al., 2017; Safiaghdam et al., 2018; Salam et al., 2015; Sharma and Singh, 2021)</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0DBAA11E" w14:textId="2F4BC002" w:rsidR="00E41A26" w:rsidRPr="00680DEA" w:rsidRDefault="00E41A26"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 xml:space="preserve">Moreover, medicinal plants can contribute to promoting overall oral health by strengthening tooth enamel and reducing the risk of cavities. Some plants, such as green tea (Camellia </w:t>
      </w:r>
      <w:proofErr w:type="spellStart"/>
      <w:r w:rsidRPr="00680DEA">
        <w:rPr>
          <w:rFonts w:ascii="Times New Roman" w:hAnsi="Times New Roman" w:cs="Times New Roman"/>
          <w:color w:val="000000" w:themeColor="text1"/>
          <w:sz w:val="24"/>
          <w:szCs w:val="24"/>
        </w:rPr>
        <w:t>sinensis</w:t>
      </w:r>
      <w:proofErr w:type="spellEnd"/>
      <w:r w:rsidRPr="00680DEA">
        <w:rPr>
          <w:rFonts w:ascii="Times New Roman" w:hAnsi="Times New Roman" w:cs="Times New Roman"/>
          <w:color w:val="000000" w:themeColor="text1"/>
          <w:sz w:val="24"/>
          <w:szCs w:val="24"/>
        </w:rPr>
        <w:t>), contain polyphenols that inhibit the growth of cavity-causing bacteria and aid in the remineralization of enamel. Including these plants in one's diet or utilizing oral care products infused with their extracts can help maintain strong and healthy teeth.</w:t>
      </w:r>
      <w:r w:rsidR="002D1DAB" w:rsidRPr="00680DEA">
        <w:rPr>
          <w:rFonts w:ascii="Times New Roman" w:hAnsi="Times New Roman" w:cs="Times New Roman"/>
          <w:color w:val="000000" w:themeColor="text1"/>
          <w:sz w:val="24"/>
          <w:szCs w:val="24"/>
        </w:rPr>
        <w:t xml:space="preserve"> </w:t>
      </w:r>
      <w:r w:rsidRPr="00680DEA">
        <w:rPr>
          <w:rFonts w:ascii="Times New Roman" w:hAnsi="Times New Roman" w:cs="Times New Roman"/>
          <w:color w:val="000000" w:themeColor="text1"/>
          <w:sz w:val="24"/>
          <w:szCs w:val="24"/>
        </w:rPr>
        <w:t>It's important to note that while medicinal plants offer potential benefits for dental hygiene and associated complications, their use should be guided by evidence-based practices and consultation with dental professionals. Integrating herbal remedies into oral care routines should complement, not replace, regular dental hygiene practices and visits to the dentist</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46947/joaasr322021145","abstract":"Green tea is manufactured from the leaves of the plant camellia sinensis and has been regarded tohigh polyphenol and antioxidant activity. Today consumers are strongly concerned about their foodhabits, health and lifestyle with globalization and economic development and further on the qualityof life. It is commonly brewed along with vitamin c and immune stimulating properties which playsa positive role to maintain the antioxidant potential. Lemon peel and ginger can serve as an excellentmedium for supplementation of green tea for the formulation of nutraceutical by value addition withlimonoids and gingerol to overcoming the astringent taste of green tea. The present study wasproposed to develop a nutraceutical food by blending lemon peel and ginger to green tea. Variousproportions of lemon peel and ginger was formulated and tried for acceptability of the tea andstandardised. The formulations were analysed for the sensory as well as nutritional value. Valueaddition green tea displayed the high values for antioxidant (DPPH), calcium. Value addition greentea with an increasing concentration of lemon peel and ginger resulted in a reduction on flavonoidcontent, and antioxidant, calcium, vitamin A increased in the new blend tea. The value addition teawas packaged as dips for six grams and was listed for acceptability. Tea bag is processed specificallyto increase the surface area to extract the flavor and nutrients quickly. The overall acceptability wereselected by twenty five adolescents is without the palm sugar. The Variation with most acceptabilitywas 1.2 gram of green tea, 1.2 gram of lemon peel powder and 2.5 gram of ginger powder perportion serving.. The mean score for overall acceptability of product, Variation 1 (V1) was 7.12 thehighest score acceptable. A blend of nutraceuticals like Limonoids and Gingerol can significantlyreduce body weight by decreasing fat in obese individuals and further studies are required toestablish a long-term efficacy.","author":[{"dropping-particle":"","family":"Thilagamani.S","given":"","non-dropping-particle":"","parse-names":false,"suffix":""},{"dropping-particle":"","family":"Surya.V","given":"","non-dropping-particle":"","parse-names":false,"suffix":""}],"container-title":"JOURNAL OF ADVANCED APPLIED SCIENTIFIC RESEARCH","id":"ITEM-1","issued":{"date-parts":[["2021"]]},"title":"Value addition of green tea with nutraceuticals - an acceptability study","type":"article-journal"},"uris":["http://www.mendeley.com/documents/?uuid=7d003ee3-adc7-4b5b-833e-cae1f1e0ebdf"]},{"id":"ITEM-2","itemData":{"DOI":"10.1093/cdn/nzz101","ISSN":"24752991","abstract":"Chronic kidney disease (CKD) is a common public health problem worldwide characterized by gradual decline of renal function over months/years accompanied by renal fibrosis and failure in tissue wound healing after sustained injury. Patients with CKD frequently present with profound signs/symptoms that require medical treatment, mostly culminating in hemodialysis and renal transplantation. To prevent CKD more efficiently, there is an urgent need for better understanding of the pathogenic mechanisms and molecular pathways of the disease pathogenesis and progression, and for developing novel therapeutic targets. Recently, several lines of evidence have shown that epigallocatechin-3-gallate (EGCG), an abundant phytochemical polyphenol derived from Camellia sinensis, might be a promising bioactive compound for prevention of CKD development/progression. This review summarizes current knowledge of molecular mechanisms underlying renoprotective roles of EGCG in CKD based on available preclinical evidence (from both in vitro and in vivo animal studies), particularly its antioxidant property through preservation of mitochondrial function and activation of Nrf2 (nuclear factor erythroid 2-related factor 2)/HO-1 (heme oxygenase-1) signaling, anti-inflammatory activity, and protective effect against epithelial mesenchymal transition. Finally, future perspectives, challenges, and concerns regarding its clinical use in CKD and renal fibrosis are discussed.","author":[{"dropping-particle":"","family":"Kanlaya","given":"Rattiyaporn","non-dropping-particle":"","parse-names":false,"suffix":""},{"dropping-particle":"","family":"Thongboonkerd","given":"Visith","non-dropping-particle":"","parse-names":false,"suffix":""}],"container-title":"Current Developments in Nutrition","id":"ITEM-2","issued":{"date-parts":[["2019"]]},"title":"Molecular Mechanisms of Epigallocatechin-3-Gallate for Prevention of Chronic Kidney Disease and Renal Fibrosis: Preclinical Evidence","type":"article"},"uris":["http://www.mendeley.com/documents/?uuid=7dc58962-710a-461a-980a-f62a036bb59e"]},{"id":"ITEM-3","itemData":{"DOI":"10.1089/acm.2017.0083","ISSN":"15577708","abstract":"Aim: The aim of this article is to review the current literature on the therapeutic uses and efficacy of Triphala. Herbal remedies are among the most ancient medicines used in traditional systems of healthcare such as Ayurveda. Triphala, a well-recognized and highly efficacious polyherbal Ayurvedic medicine consisting of fruits of the plant species Emblica officinalis (Amalaki), Terminalia bellerica (Bibhitaki), and Terminalia chebula (Haritaki), is a cornerstone of gastrointestinal and rejuvenative treatment. Methods: A search of the PubMed database was conducted. Results: In addition, numerous additional therapeutic uses described both in the Ayurvedic medical literature and anecdotally are being validated scientifically. In addition to laxative action, Triphala research has found the formula to be potentially effective for several clinical uses such as appetite stimulation, reduction of hyperacidity, antioxidant, anti-inflammatory, immunomodulating, antibacterial, antimutagenic, adaptogenic, hypoglycemic, antineoplastic, chemoprotective, and radioprotective effects, and prevention of dental caries. Polyphenols in Triphala modulate the human gut microbiome and thereby promote the growth of beneficial Bifidobacteria and Lactobacillus while inhibiting the growth of undesirable gut microbes. The bioactivity of Triphala is elicited by gut microbiota to generate a variety of anti-inflammatory compounds. Conclusions: This review summarizes recent data on pharmacological properties and clinical effects of Triphala while highlighting areas in need of additional investigation and clinical development.","author":[{"dropping-particle":"","family":"Peterson","given":"Christine Tara","non-dropping-particle":"","parse-names":false,"suffix":""},{"dropping-particle":"","family":"Denniston","given":"Kate","non-dropping-particle":"","parse-names":false,"suffix":""},{"dropping-particle":"","family":"Chopra","given":"Deepak","non-dropping-particle":"","parse-names":false,"suffix":""}],"container-title":"Journal of Alternative and Complementary Medicine","id":"ITEM-3","issued":{"date-parts":[["2017"]]},"title":"Therapeutic uses of triphala in ayurvedic medicine","type":"article-journal"},"uris":["http://www.mendeley.com/documents/?uuid=14f9f2eb-ecb6-4ab2-9976-955bd250ca4c"]},{"id":"ITEM-4","itemData":{"DOI":"10.1177/154405910608500306","ISSN":"00220345","PMID":"16498070","abstract":"Periodontitis is a chronic inflammatory disease affecting oral tissues. The continuous, high production of cytokines by host cells triggered by periodontopathogens is thought to be responsible for the destruction of tooth-supporting tissues. Macrophages play a critical role in this host inflammatory response to periodontopathogens. The aim of this study was to investigate the effect of non-dialyzable material prepared from cranberry juice concentrate on the pro-inflammatory cytokine response of macrophages induced by lipopolysaccharides (LPS) from Actinobacillus actinomycetemcomitans, Fusobacterium nucleatum subsp. nucleatum, Porphyromonas gingivalis, Treponema denticola, Tannerella forsythia, and Escherichia coli. Interleukin-1 beta (IL-1β), IL-6, IL-8, tumor necrosis factor alpha (TNF-α), and Regulated on Activation Normal T-cell Expressed and Secreted (RANTES) production by macrophages treated with the cranberry fraction prior to stimulation by LPS was evaluated by ELISA. Our results clearly indicate that the cranberry fraction was a potent inhibitor of the pro-inflammatory cytokine and chemokine responses induced by LPS. This suggests that cranberry constituents may offer perspectives for the development of a new therapeutic approach to the prevention and treatment of periodontitis.","author":[{"dropping-particle":"","family":"Bodet","given":"C.","non-dropping-particle":"","parse-names":false,"suffix":""},{"dropping-particle":"","family":"Chandad","given":"F.","non-dropping-particle":"","parse-names":false,"suffix":""},{"dropping-particle":"","family":"Grenier","given":"D.","non-dropping-particle":"","parse-names":false,"suffix":""}],"container-title":"Journal of Dental Research","id":"ITEM-4","issue":"3","issued":{"date-parts":[["2006"]]},"page":"235-239","title":"Anti-inflammatory activity of a high-molecular-weight cranberry fraction on macrophages stimulated by lipopolysaccharides from periodontopathogens","type":"article-journal","volume":"85"},"uris":["http://www.mendeley.com/documents/?uuid=80af7ce4-acff-4d2a-8d86-c66bcfd83f7a"]}],"mendeley":{"formattedCitation":"(Bodet et al., 2006; Kanlaya and Thongboonkerd, 2019; Peterson et al., 2017; Thilagamani.S and Surya.V, 2021)","plainTextFormattedCitation":"(Bodet et al., 2006; Kanlaya and Thongboonkerd, 2019; Peterson et al., 2017; Thilagamani.S and Surya.V, 2021)","previouslyFormattedCitation":"(Bodet et al., 2006; Kanlaya and Thongboonkerd, 2019; Peterson et al., 2017; Thilagamani.S and Surya.V, 2021)"},"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Bodet et al., 2006; Kanlaya and Thongboonkerd, 2019; Peterson et al., 2017; Thilagamani.S and Surya.V, 2021)</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2153D480" w14:textId="4DD4B665" w:rsidR="00EF7D70" w:rsidRPr="00921CAF" w:rsidRDefault="00EF7D70" w:rsidP="00EF7D70">
      <w:pPr>
        <w:pStyle w:val="Heading2"/>
        <w:numPr>
          <w:ilvl w:val="1"/>
          <w:numId w:val="2"/>
        </w:numPr>
        <w:rPr>
          <w:rFonts w:ascii="Times New Roman" w:hAnsi="Times New Roman" w:cs="Times New Roman"/>
          <w:b/>
          <w:bCs/>
          <w:color w:val="000000" w:themeColor="text1"/>
          <w:sz w:val="24"/>
          <w:szCs w:val="24"/>
        </w:rPr>
      </w:pPr>
      <w:r w:rsidRPr="00921CAF">
        <w:rPr>
          <w:rFonts w:ascii="Times New Roman" w:hAnsi="Times New Roman" w:cs="Times New Roman"/>
          <w:b/>
          <w:bCs/>
          <w:color w:val="000000" w:themeColor="text1"/>
          <w:sz w:val="24"/>
          <w:szCs w:val="24"/>
        </w:rPr>
        <w:t>Reported medicinal plants used in dental hygiene</w:t>
      </w:r>
    </w:p>
    <w:p w14:paraId="502E23E1" w14:textId="38EE02E3" w:rsidR="00E41A26" w:rsidRPr="00680DEA" w:rsidRDefault="002D1DAB"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Moreover,</w:t>
      </w:r>
      <w:r w:rsidR="00E41A26" w:rsidRPr="00680DEA">
        <w:rPr>
          <w:rFonts w:ascii="Times New Roman" w:hAnsi="Times New Roman" w:cs="Times New Roman"/>
          <w:color w:val="000000" w:themeColor="text1"/>
          <w:sz w:val="24"/>
          <w:szCs w:val="24"/>
        </w:rPr>
        <w:t xml:space="preserve"> the role of medicinal plants in dental hygiene and associated complications is a fascinating area of exploration. The natural compounds present in these plants offer a range of potential benefits, including antimicrobial, anti-inflammatory, analgesic, and remineralization properties. By harnessing the power of these botanical ingredients, individuals can enhance their dental care routines and contribute to the prevention and management of oral health issues. However, it's essential to approach the use of medicinal plants in dental care with caution and seek guidance from dental experts to ensure safe and effective integration into one's oral health regimen</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1016/j.sjdr.2014.02.002","ISSN":"23520043","abstract":"Salvadora persica L. of the family Salvadoraceae, is an evergreen shrub, with a short trunk 4-6 m tall, smooth green leaves and white bark. Meswak, a chewing stick is prepared from its stings and roots. Its anatomical structure as well as its chemical constituent which had been investigated from time to time in last three decades made this plant a choice as tooth-powder and tooth-cleaner. The acceptance of meswak is broad due to the fact that a part of Islam's religious practice is the incorporation of dental hygiene and recommends meswak specifically for this purpose. Moreover the traditional use of S. persica as antimicrobial toothbrush stick for oral hygiene and to treat gum inflammation, is a part of Greeko-Arab system of medicine and is a centuries old practice. The available literature mostly stresses upon the higher antibacterial activity against oral bacteria of Meswak although the plant has other medicinal values. So keeping all of its beneficial therapeutic properties in view, this review was focused to highlight the available literature of its role in maintaining the dental hygiene and ultimately the potential and safely use as dental remedy.","author":[{"dropping-particle":"","family":"Ahmad","given":"Hilal","non-dropping-particle":"","parse-names":false,"suffix":""},{"dropping-particle":"","family":"Rajagopal","given":"K.","non-dropping-particle":"","parse-names":false,"suffix":""}],"container-title":"Saudi Journal for Dental Research","id":"ITEM-1","issued":{"date-parts":[["2014"]]},"title":"Salvadora persica L. (Meswak) in dental hygiene","type":"article"},"uris":["http://www.mendeley.com/documents/?uuid=69c90b86-d7fb-4d0a-9f59-7c4ae41ed8a3"]},{"id":"ITEM-2","itemData":{"DOI":"10.1186/s12903-020-01116-4","ISSN":"14726831","PMID":"32357889","abstract":"Background: The purpose of this study is to determine the effect of a mouthwash containing Teucriumpolium herb on Streptococcus mutans in mouth. Methods: This study was a randomized, crossover, double-blind clinical trial, where we selected 22 volunteers (dental students) randomly and we divided them into two groups. The study had two phases. In each phase, one group acted as the intervention group, while the other one was the control group. Both the intervention and control groups were given the mouthwash with and without Teucriumpolium, respectively. S. mutans of saliva were measured before and after each phase to compare the effects of the mouthwashes. A three-week washout period was considered between the two phases. An independent two-sample t-Test was utilized to compare the mean of S. mutans colonies. Additionally, we used a standard AB/BA crossover model to find the results of the treatment and the impact of carryover on the residual's biological effects. The significance level was considered 0.05 in this experiment. Results: There is no significant difference observed between the two groups in the number of S. mutans before using the mouthwashes. When the mouthwash containing Teucriumpolium was used, there was a significant decrease in the number of S. mutans colonies in both phases' extract (P = 0.002). Conclusion: The results of this study indicate the mouthwash containing aqueous extract of Teucrium polium can majorly reduce the colonization of S. mutans in human saliva. Trial registration: Ethical issues approved by the Ethics Committee of the Rafsanjan University of Medical Sciences with the approval number of 937/9/31, IRCT code Number of IRCT2013121815842N1 and it was approved on 06/16/2014. The study was conducted in the period of September to November 2014.","author":[{"dropping-particle":"","family":"Khoramian Tusi","given":"Somayeh","non-dropping-particle":"","parse-names":false,"suffix":""},{"dropping-particle":"","family":"Jafari","given":"Ahmad","non-dropping-particle":"","parse-names":false,"suffix":""},{"dropping-particle":"","family":"Marashi","given":"Seyed Mahmoud Amin","non-dropping-particle":"","parse-names":false,"suffix":""},{"dropping-particle":"","family":"Faramarzi Niknam","given":"Salomeh","non-dropping-particle":"","parse-names":false,"suffix":""},{"dropping-particle":"","family":"Farid","given":"Malihe","non-dropping-particle":"","parse-names":false,"suffix":""},{"dropping-particle":"","family":"Ansari","given":"Mehdi","non-dropping-particle":"","parse-names":false,"suffix":""}],"container-title":"BMC Oral Health","id":"ITEM-2","issued":{"date-parts":[["2020"]]},"title":"The effect of antimicrobial activity of Teucrium Polium on Oral Streptococcus Mutans: A randomized cross-over clinical trial study","type":"article-journal"},"uris":["http://www.mendeley.com/documents/?uuid=55131d3d-9afb-4552-bfb4-4f4367bd6c21"]},{"id":"ITEM-3","itemData":{"DOI":"10.22038/ijbms.2018.31997.7690","ISSN":"20083874","abstract":"Objective(s): Periodontal diseases are among prevalent oral health problems which may ultimately lead to severe complications in oral cavity. Herbal products can be designed as single or multicomponent preparations for better oral health. This study aims to review current clinical trials on the effectiveness of herbal products in gingivitis. Materials and Methods: Electronic databases, including Pub Med, Scopus, Science Direct and Cochrane library were searched with the keywords “gingivitis” in the title/abstract and “plant/ extract/ herb” in the whole text for clinical trials on herbal treatments for gingivitis. Data were collected from 2000 until January 2018. Only papers with English full-texts were included in our study. Results: Herbal medicines in the form of dentifrice, mouth rinse, gel, and gum were assessed in gingivitis via specific indices including plaque index, bleeding index, microbial count, and biomarkers of inflammation. Pomegranate, aloe, green tea, and miswak have a large body of evidence supporting their effectiveness in gingivitis. They could act via several mechanisms such as decrease in gingival inflammation and bleeding, inhibition of dental plaque formation, and improvement in different indices of oral hygiene. Some polyherbal formulations such as triphala were also significantly effective in managing gingivitis complications. Conclusion: Our study supports the efficacy and safety of several medicinal plants for gingivitis; however, some plants do not have enough evidence due to the few number of clinical trials. Thus, future studies are mandatory for further confirmation of the efficacy of these medicinal plants.","author":[{"dropping-particle":"","family":"Safiaghdam","given":"Hannaneh","non-dropping-particle":"","parse-names":false,"suffix":""},{"dropping-particle":"","family":"Oveissi","given":"Vahideh","non-dropping-particle":"","parse-names":false,"suffix":""},{"dropping-particle":"","family":"Bahramsoltani","given":"Roodabeh","non-dropping-particle":"","parse-names":false,"suffix":""},{"dropping-particle":"","family":"Farzaei","given":"Mohammad Hosein","non-dropping-particle":"","parse-names":false,"suffix":""},{"dropping-particle":"","family":"Rahimi","given":"Roja","non-dropping-particle":"","parse-names":false,"suffix":""}],"container-title":"Iranian Journal of Basic Medical Sciences","id":"ITEM-3","issued":{"date-parts":[["2018"]]},"title":"Medicinal plants for gingivitis: A review of clinical trials","type":"article"},"uris":["http://www.mendeley.com/documents/?uuid=7d008780-0af3-4544-8e39-5fe0a63c8c11"]},{"id":"ITEM-4","itemData":{"ISSN":"09751459","abstract":"The most common cause of gum disease is lack of observance of oral hygiene and the accumulation of bacterial plaque, followed by dental mass, food intake and dental restorations. Bacterial agents which cause dental plaque formation and ultimately cause tooth decay. Streptococcus mitis is the greatest bacterial agent isolated from dental plaque. Medicinal plants are rich in substances whose pharmacological properties are applied through potent antioxidant and bioactive substances. We tried to report medicinal plants with anti-Streptococcus mitis properties in this reviewing study. Searching in this reviewing study was done with words such as Streptococcus mitis, dental diseases, medical plants and phytotherapy. Searching was done from databases such as Scopus, ISC, SID, Magiran and several other databases. Accordingly, 9 medical plants effective on Streptococcus mitis are used. According to obtained results, it was determined that Cinnamomum cassia, Spilanthes calva, Azardirachta indica, Acacia nilotica, Ocimum basilicum, Emblica officinalis, Terminalia bellirica, Syzygium cuminii and Syzygium aromaticum medicinal plants are the most important medicinal plants with anti-Streptococcus mytises effects. Medicinal plants of this study have anti-Streptococcus mitis effects due to bioactive substances, antioxidants, flavonoids, flavones, anthocyanins, etc.","author":[{"dropping-particle":"","family":"Rezaei","given":"Nahid","non-dropping-particle":"","parse-names":false,"suffix":""},{"dropping-particle":"","family":"Rezaei","given":"Faranak","non-dropping-particle":"","parse-names":false,"suffix":""},{"dropping-particle":"","family":"Shahsavari","given":"Somayeh","non-dropping-particle":"","parse-names":false,"suffix":""}],"container-title":"Journal of Pharmaceutical Sciences and Research","id":"ITEM-4","issued":{"date-parts":[["2017"]]},"title":"Phytotherapy for Streptococcus mitis","type":"article-journal"},"uris":["http://www.mendeley.com/documents/?uuid=ce37069c-c089-402d-9cfb-171700bd0539"]},{"id":"ITEM-5","itemData":{"DOI":"10.5958/0976-5506.2019.03686.6","ISSN":"09765506","abstract":"Gingival and periodontal diseases are among the common problems in oral health globally and is seen to be rising more in developing countries. Most of these diseases are caused due to the microbial aggregates in dental plaque. The conventional chemotherapeutic agents have limited success in the complete elimination and prevention of periodontal disease. Rise of incidence in periodontal diseases,increased resistance by pathogenic bacteria and the threat of opportunistic infections, has renewed the search for alternative and complementary treatment strategies over the years. Ayurveda the ancient system of healthcare mentions a large number of herbal plants beneficial in the management of periodontal infections. The nature derivedphyto-chemicals that are isolated from plants are considered to be better alternatives to synthetic chemotherapeutic agents. The herbs and medicinal plants in the medica (Ayurvedic material) have been proven not only to be safe and useful but with very minimal side effects. This paper attempts to study the various herbal medicinal plants that possess antimicrobial, anti-inflammatory, astringent, antiseptic and analgesic properties which can be used efficaciously for the prevention and management of the gingival and periodontal diseases with minimal adverse reactions. Hence an integration of modern oral hygiene practices with the ancient traditional ayurvedic herbs in the various gingival and periodontal diseases can provide safe, affordable and economic treatment options to patients in general and to the low socio-economic group.","author":[{"dropping-particle":"","family":"Mohanty","given":"Rinkee","non-dropping-particle":"","parse-names":false,"suffix":""},{"dropping-particle":"","family":"Mohanty","given":"Gatha","non-dropping-particle":"","parse-names":false,"suffix":""},{"dropping-particle":"","family":"Nayak","given":"Rashmita","non-dropping-particle":"","parse-names":false,"suffix":""},{"dropping-particle":"","family":"Satpathy","given":"Anurag","non-dropping-particle":"","parse-names":false,"suffix":""}],"container-title":"Indian Journal of Public Health Research and Development","id":"ITEM-5","issued":{"date-parts":[["2019"]]},"title":"Role of medicinal herbs in periodontal therapy","type":"article-journal"},"uris":["http://www.mendeley.com/documents/?uuid=23724fb7-2234-4f74-9f65-27e901de867c","http://www.mendeley.com/documents/?uuid=056bafd0-2ba4-4b3b-8ec5-be3be758634c"]},{"id":"ITEM-6","itemData":{"ISSN":"09757619","abstract":"Plants are the only source of medicine and because of its properties, many places uses herbal products than synthetic drugs. Synthetic drugs are sometimes harmful and can cause side-effects in certain individuals. The objective of this article is to review the efficacy of using curcumin in the treatment of periodontal diseases and to highlight its pharmacological actions in dentistry. Turmeric is an ancient dye and is a flavouring and medicinal herb which is widely used in Asian countries. It is mostly known by its name because the herb is widely used in Indian medicine, cookery and in cosmetics. Curcumin is the main component of turmeric.Curcuma Longa has a number of medicinal properties and has been attributed as a traditional medicine.It has proven to have anti-inflammatory, antimicrobial, anti-oxidant properties and has a major role in periodontal diseases and oral cancers unlike other plant medicines. The misuse and frequent use of differently available therapeutic agents leads to the evolution of of increased prevalence of side effects and develops resistant strains. They are commercially available and is affordable and is easily used. These plant products are used in dentistry to promote oral hygiene and to improve dental health. Our daily intake of consists of foods containing sugar diet,bakery and carbonated drinks that increases the prevalence of dental caries.Lack of maintaining proper oral hygiene can accumulate plaque and calculus which is the main aetiology for developing gingivitis and periodontitis. Since the oral cavity is said to be the mirror of illness in other areas of the body and systemic diseases are being manifested in in the soft tissue of the oral mucosa of the mouth. Hence overall health can be affected when oral health is compromised.Therefore, traditional plants can treat bacterial infections and are considered as a very good alternative to synthetic chemicals.","author":[{"dropping-particle":"","family":"Monisha","given":"K.","non-dropping-particle":"","parse-names":false,"suffix":""},{"dropping-particle":"","family":"Ramamurthy","given":"Jaiganesh","non-dropping-particle":"","parse-names":false,"suffix":""}],"container-title":"Drug Invention Today","id":"ITEM-6","issued":{"date-parts":[["2019"]]},"title":"Role of Curcumin in Periodontal disease - A Review","type":"article"},"uris":["http://www.mendeley.com/documents/?uuid=13b3126e-10a7-4468-958d-9b0e1f37c4f1"]},{"id":"ITEM-7","itemData":{"ISSN":"0972592X","abstract":"An oral care medicinal plants survey was conducted in different districts of Tamil Nadu during the period of 2000-2004. A total of 114 plants species, distributed among 97 genera belonging to 51 families were recorded. Most of the plants are used to relieve toothache (29.82%), as toothbrush (25.43%), mouthwash/gargle (16.66%), against common dental diseases (14.03%), mouth related stomatitis/ulcer/gingivitis (12.28%) and gum bleeding/disorders (10.53%). In the present paper these plants are arranged in alphabetical order with their scientific name, family, local name, part used and existing/surveyed uses.","author":[{"dropping-particle":"","family":"Ganesan","given":"S.","non-dropping-particle":"","parse-names":false,"suffix":""}],"container-title":"Natural Product Radiance","id":"ITEM-7","issued":{"date-parts":[["2008"]]},"title":"Traditional oral care medicinal plants survey of Tamil Nadu","type":"article-journal"},"uris":["http://www.mendeley.com/documents/?uuid=59e925e6-f5c1-4d30-9bf7-21019c7b4e44"]},{"id":"ITEM-8","itemData":{"ISSN":"0976-4003","abstract":"There is a long and venerable history of the use of herbs to improve dental health and promote oral hygiene. Plants contain phytochemicals such as alkaloids, tannins, essential oils and flavonoids which have pronounced antimicrobial activity and has been used as anti-inflammatory, antibiotic, analgesic and sedative agents. Plants have also been incorporated into dentifrices and have been used to provide natural chewing gums for oral hygiene, to treat toothache, gingivitis and periodontal disease. Phytotherapy has a potentially valuable role as an adjunct for the management of gingival and periodontal disease. Therefore, purpose of this review is to present some recent examples from the literature of studies that have served to validate the traditional use of medicinal plants with specific biological activity. In particular, traditional medicinal plant extracts or phytochemicals that have been shown to inhibit the growth of oral pathogens, reduce the development of dental plaque and reduce the symptoms of oral diseases will be discussed subsequently. Clinical studies that have investigated the safety and efficacy of such plant-derived medicines will also be described. [ABSTRACT FROM AUTHOR]","author":[{"dropping-particle":"","family":"Sachdeva","given":"Surinder","non-dropping-particle":"","parse-names":false,"suffix":""},{"dropping-particle":"","family":"Sood","given":"Abha","non-dropping-particle":"","parse-names":false,"suffix":""},{"dropping-particle":"","family":"Thakur","given":"Mandeep","non-dropping-particle":"","parse-names":false,"suffix":""},{"dropping-particle":"","family":"Goyal","given":"Jyotsna","non-dropping-particle":"","parse-names":false,"suffix":""}],"container-title":"Indian Journal of Dental Sciences","id":"ITEM-8","issued":{"date-parts":[["2016"]]},"title":"Phytotherapeutic Agents - A Refreshing Approach To Periodontal Therapy.","type":"article-journal"},"uris":["http://www.mendeley.com/documents/?uuid=2ae87e96-563c-419d-b987-88ac8d4d3406","http://www.mendeley.com/documents/?uuid=db3ef9ec-33d3-43f0-b108-8bc18425b80d"]},{"id":"ITEM-9","itemData":{"abstract":"Toothbrushes and dentifrices are widely used in the modern era for cleaning teeth. For centuries, t wigs from medicinal plants were used as natural toothbrushes. Arabs, Greeks and Romans used twigs and chewing sticks as oral hygiene aids since 3500 BC [1]. The twigs of plants were considered teeth cleaners in the age of Babylonians, some 7,000 years ago [1,2]. Ancient Egyptians, Israelites, Romans [3] and Arabian ancestors utilized these twigs to make their teeth white and shiny. More than 180 plant species have been used as teeth cleaning and chewing twigs in different parts of the world. The most popular and most extensively used of these have been Miswak twigs from the Salvadora persica tree [4]. Miswak contains many phytochemical constituents, making it a good oral hygiene aid. Dental caries and periodontal diseases are caused by bacterial plaque. Dental plaque removal is very effective in treating gingivitis [5]. Mechanical and chemical methods are available for the maintenance of dental plaque removal and oral health. The use of Miswak for oral hygiene serves a dual function, i.e., mechanical plaque control by friction between plant fibers and tooth surfaces and chemical plaque control due to its phytochemical composition [2]. The Miswak chewing stick removes plaque from interproximal sites as well as more accessible sites. [6] As subgingival microbiota is similar irrespective to gender and ethnicity, [7] the benefits of Miswak provide a means of progressive dental hygiene. In 1986 and 2000, the World Health Organization (WHO) endorsed the use of Miswak twigs in an international consensus statement on oral hygiene for regions where its use is customary, and concluded that further research was required to document its effects [8-12]. Several pursuant studies suggest it contains a number of medically beneficial properties, including being antiseptic, astringent, abrasive, detergent, enzyme inhibiting and fluoridative [2,13-16]. Fresh samples of different parts of the S. persica tree were collected in replicate from different geographical locations, viz., Yemen, Sudan, Egypt, Algeria, Saudi Arabia, Syria, India and Pakistan, and were chemically analyzed. Phytochemical data found approximate qualitative agreement with other investigators while quantitative results varied slightly from location to location and season to season. Samples from Yemen, Sudan and Egypt showed slightly higher yields on average compared to yields in the samples from other coun…","author":[{"dropping-particle":"","family":"Ozair","given":"Saleha","non-dropping-particle":"","parse-names":false,"suffix":""},{"dropping-particle":"","family":"Ozair","given":"Aisha","non-dropping-particle":"","parse-names":false,"suffix":""}],"container-title":"Plantmedicines.Org","id":"ITEM-9","issued":{"date-parts":[["2020"]]},"title":"Pharmacological, Therapeutic and Phytochemical Attributes of \" Salvadora Persica\" Plants","type":"article-journal"},"uris":["http://www.mendeley.com/documents/?uuid=7fcbec3b-1532-4098-96ba-ff7ea0004418","http://www.mendeley.com/documents/?uuid=144d77f6-fa9b-4ac8-94b0-81389b2eeb65"]},{"id":"ITEM-10","itemData":{"DOI":"10.1016/j.jsps.2018.03.017","ISSN":"13190164","abstract":"Antibiotic resistance in bacterial species is opening new avenues to search for alternative modes of antimicrobial treatment, medicinal plant extracts being one among them. The aim of this study was to access the possibility of medicinal plant extract from Shih in the manufacture of pharmaceutical preparations for oral hygiene specifically for the prevention and treatment of dental caries due to Streptococcus mutans. Antimicrobial effects of crude organic extract of Shih on S. mutans isolated from the saliva were examined by taking S. mutans with culture media only (−ve control); S. mutans treated with the antibiotic gentamicin (+ve control) and S. mutans treated with Shih. Minimal Inhibitory Concentration (MIC) and Minimal Bactericidal Concentration (MBC) were Determination by Iodonitrotetrazolium chloride (INT) colorimetric assay Time-kill dynamic assay was performed using broth microdilution method. The metabolic reason behind the bacteriostatic and bactericidal effect were studied by measuring the glucose utilization by the microbes, pH as a measure of acid production, nucleic acids quantitation to check the DNA status and inhibition of water-insoluble glucan synthesis were undertaken. Shih MIC for S. mutans was at 2.5 mg/ml and MBC was 4 mg/ml. S. mutans bacterial population started reclining within 60 min of incubation with Shih at MBC. Utilization of added glucose was very high at MIC due to bacteria overcoming the stress, whereas at MBC its utilization was less. Accordingly pH also became acidic to 2.9 with MIC and 4.03 with MBC. There was a great degree of inhibition in the formation of nucleic acids indicating this crude extract interferes with DNA replication. Inhibition of glucan synthesis was to the tune of 45% as compared to control. Thus we conclude that Shih has potentially effective antibacterial activity hence it can be proposed as a potentially effective antiplaque and anticariogenic agent in the form of mouth wash or gum paint. However, the cytotoxicity of the extract needs to be evaluated in in-vitro and in-vivo conditions before it is considered as a safe antiplaque and anticariogenic agent.","author":[{"dropping-particle":"","family":"Mohammed","given":"Amanullah","non-dropping-particle":"","parse-names":false,"suffix":""},{"dropping-particle":"","family":"Syed","given":"Sadatullah","non-dropping-particle":"","parse-names":false,"suffix":""},{"dropping-particle":"","family":"Syed","given":"M. Yaseen","non-dropping-particle":"","parse-names":false,"suffix":""},{"dropping-particle":"","family":"Ali","given":"Azhar Dawasaz","non-dropping-particle":"","parse-names":false,"suffix":""}],"container-title":"Saudi Pharmaceutical Journal","id":"ITEM-10","issued":{"date-parts":[["2018"]]},"title":"Use of herbal extract from Artemisia herba-alba (Shih) in pharmaceutical preparations for dental hygiene","type":"article-journal"},"uris":["http://www.mendeley.com/documents/?uuid=c4b1eeb0-f4b8-45a8-afd5-56cffc3d83ff","http://www.mendeley.com/documents/?uuid=1b470407-37c2-4019-a48e-3f23604d2ca8"]},{"id":"ITEM-11","itemData":{"abstract":"Introduction: Halitosis is an important multifactorial health problem that affects a person's psychological, social life and quality of life. Halitosis is very common in children. It should be noted that the main causes of halitosis in children include dental caries, poor oral and dental hygiene. Common treatments for halitosis include brushing, flossing using dental floss, chewing gum, and using both chemical and herbal mouthwashes. Long-term use of this chemical has side effects in the form of discoloration of the teeth, triggering tartar formation, allergic reactions, as well as desquamation (flaking) of the oral mucosa. Herbal plants are plants that produce active substances and can be used as an alternative to treat several diseases, including halitosis.Aim:This systematic review reviews some of the literature on the potential of herbal plants for treating halitosis in children.Methods: In this systematic review, article searches were conducted on Google Search and Pubmed. Studies published from 2010 to 2020. As much 84 articles were rated, including 84 articles from electronic databases, 0 from manual searches. 49 records were screened, 35 records excluded, 37 full-text articles were assessed for eligibility and 12 full-text articles were included.Result: There are 12 articles about medicinal plants that can be used to treat halitosis in children. Conclusion: There are 12 articles on various active substances in herbal plants that can treat halitosis in children.","author":[{"dropping-particle":"","family":"Achmad","given":"Harun","non-dropping-particle":"","parse-names":false,"suffix":""},{"dropping-particle":"","family":"Edith Rieuwpassa","given":"Irene","non-dropping-particle":"","parse-names":false,"suffix":""},{"dropping-particle":"","family":"Djais","given":"ArniIrawaty","non-dropping-particle":"","parse-names":false,"suffix":""},{"dropping-particle":"","family":"Riyanti","given":"Eriska","non-dropping-particle":"","parse-names":false,"suffix":""},{"dropping-particle":"","family":"Primarti","given":"RistiSaptarini","non-dropping-particle":"","parse-names":false,"suffix":""}],"container-title":"Annals of R.S.C.B.","id":"ITEM-11","issued":{"date-parts":[["2021"]]},"title":"Herbal Plants as a Treatment for Halitosis in Children: A Systematic Review","type":"article-journal"},"uris":["http://www.mendeley.com/documents/?uuid=fe6bd572-3755-4834-bd59-067233d8ec04","http://www.mendeley.com/documents/?uuid=73630cb7-afbf-4b7f-8749-da4910d3675f"]},{"id":"ITEM-12","itemData":{"DOI":"10.1155/2021/8663210","ISSN":"17414288","abstract":"Background. Ethnodentistry is the use of indigenous oral cleansing agents such as plant parts by local folks not only to maintain oral hygiene but also to treat oral infections. Mostly, ethnodentistry is inspired by traditions and belief systems of local communities. Musa paradisiaca is extensively cultivated and used in many cultures for its nutritional and medicinal values. In Ghana, the fruit stalk of Musa paradisiaca is used as an oral cleansing agent to maintain oral hygiene; yet this folk claim remains to be ascertained scientifically. Objective. The study assessed the antibacterial and antifungal effects of three extract fractions (aqueous, ethanol, and ethyl acetate fractions) of Musa paradisiaca fruit stalk against Lactobacillus acidophilus, Aggregatibacter actinomycetemcomitans, and Candida albicans, common oral pathogens implicated in dental caries and periodontitis. Materials and Methods. Aqueous, ethanol, and ethyl acetate fractions of Musa paradisiaca fruit stalk were prepared by cold maceration and qualitatively screened for their phytochemical composition. Antimicrobial effects of the three extract fractions were assessed by using serial broth dilutions at increasing concentrations (62.5, 125, 250, 500, and 1000 μg/ml) and compared to standard antimicrobial agents (erythromycin, doxycycline, and fluconazole). Subsequently, the absorbances of the microbial suspensions treated with increasing concentrations of the extract fractions were measured at 450 nm, and the cell densities were determined. Results. Except for the aqueous extract, which was less effective in decreasing microbial growth, the ethyl acetate and the ethanol extract fractions demonstrated antimicrobial efficacies comparable to those of the standard drugs. All three extract fractions demonstrated concentration-dependent growth inhibitory effects on the tested oral pathogens although not as effective as the standard drugs used. Conclusion. Musa paradisiaca fruit stalk has demonstrated antimicrobial effects against Lactobacillus acidophilus, Aggregatibacter actinomycetemcomitans, and Candida albicans, common oral pathogens implicated in dental caries and periodontitis, and this finding confirms in part folk use of Musa paradisiaca fruit stalk as a traditional dental care agent. Thus, the fruit stalk of Musa paradisiaca could be explored for use as a cheap and readily available dental care agent for people entrapped in the poverty line.","author":[{"dropping-particle":"","family":"Owusu-Boadi","given":"Ernest","non-dropping-particle":"","parse-names":false,"suffix":""},{"dropping-particle":"","family":"Akuoko Essuman","given":"Mainprice","non-dropping-particle":"","parse-names":false,"suffix":""},{"dropping-particle":"","family":"Mensah","given":"Gabriel","non-dropping-particle":"","parse-names":false,"suffix":""},{"dropping-particle":"","family":"Ayamba Ayimbissa","given":"Emmanuel","non-dropping-particle":"","parse-names":false,"suffix":""},{"dropping-particle":"","family":"Boye","given":"Alex","non-dropping-particle":"","parse-names":false,"suffix":""}],"container-title":"Evidence-based Complementary and Alternative Medicine","id":"ITEM-12","issued":{"date-parts":[["2021"]]},"title":"Antimicrobial Activity against Oral Pathogens Confirms the Use of Musa paradisiaca Fruit Stalk in Ethnodentistry","type":"article-journal"},"uris":["http://www.mendeley.com/documents/?uuid=02c606c0-41f9-4640-ab88-1ef60d2c9420","http://www.mendeley.com/documents/?uuid=e834f55f-4b2b-46b1-a310-46fa68727220"]}],"mendeley":{"formattedCitation":"(Achmad et al., 2021; Ahmad and Rajagopal, 2014; Ganesan, 2008; Khoramian Tusi et al., 2020; Mohammed et al., 2018; Mohanty et al., 2019; Monisha and Ramamurthy, 2019; Owusu-Boadi et al., 2021; Ozair and Ozair, 2020; Rezaei et al., 2017; Sachdeva et al., 2016; Safiaghdam et al., 2018)","plainTextFormattedCitation":"(Achmad et al., 2021; Ahmad and Rajagopal, 2014; Ganesan, 2008; Khoramian Tusi et al., 2020; Mohammed et al., 2018; Mohanty et al., 2019; Monisha and Ramamurthy, 2019; Owusu-Boadi et al., 2021; Ozair and Ozair, 2020; Rezaei et al., 2017; Sachdeva et al., 2016; Safiaghdam et al., 2018)","previouslyFormattedCitation":"(Achmad et al., 2021; Ahmad and Rajagopal, 2014; Ganesan, 2008; Khoramian Tusi et al., 2020; Mohammed et al., 2018; Mohanty et al., 2019; Monisha and Ramamurthy, 2019; Owusu-Boadi et al., 2021; Ozair and Ozair, 2020; Rezaei et al., 2017; Sachdeva et al., 2016; Safiaghdam et al., 2018)"},"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chmad et al., 2021; Ahmad and Rajagopal, 2014; Ganesan, 2008; Khoramian Tusi et al., 2020; Mohammed et al., 2018; Mohanty et al., 2019; Monisha and Ramamurthy, 2019; Owusu-Boadi et al., 2021; Ozair and Ozair, 2020; Rezaei et al., 2017; Sachdeva et al., 2016; Safiaghdam et al., 2018)</w:t>
      </w:r>
      <w:r w:rsidR="0079099C" w:rsidRPr="00680DEA">
        <w:rPr>
          <w:rFonts w:ascii="Times New Roman" w:hAnsi="Times New Roman" w:cs="Times New Roman"/>
          <w:color w:val="000000" w:themeColor="text1"/>
          <w:sz w:val="24"/>
          <w:szCs w:val="24"/>
        </w:rPr>
        <w:fldChar w:fldCharType="end"/>
      </w:r>
      <w:r w:rsidR="00E41A26" w:rsidRPr="00680DEA">
        <w:rPr>
          <w:rFonts w:ascii="Times New Roman" w:hAnsi="Times New Roman" w:cs="Times New Roman"/>
          <w:color w:val="000000" w:themeColor="text1"/>
          <w:sz w:val="24"/>
          <w:szCs w:val="24"/>
        </w:rPr>
        <w:t>.</w:t>
      </w:r>
      <w:r w:rsidR="00EF7D70" w:rsidRPr="00680DEA">
        <w:rPr>
          <w:rFonts w:ascii="Times New Roman" w:hAnsi="Times New Roman" w:cs="Times New Roman"/>
          <w:color w:val="000000" w:themeColor="text1"/>
          <w:sz w:val="24"/>
          <w:szCs w:val="24"/>
        </w:rPr>
        <w:t xml:space="preserve"> Natural products or phytoconstituents used in dental hygiene and associated complications, along with their sources and pharmacological actions are </w:t>
      </w:r>
      <w:r w:rsidR="00A7094F" w:rsidRPr="00680DEA">
        <w:rPr>
          <w:rFonts w:ascii="Times New Roman" w:hAnsi="Times New Roman" w:cs="Times New Roman"/>
          <w:color w:val="000000" w:themeColor="text1"/>
          <w:sz w:val="24"/>
          <w:szCs w:val="24"/>
        </w:rPr>
        <w:t>summarized</w:t>
      </w:r>
      <w:r w:rsidR="00EF7D70" w:rsidRPr="00680DEA">
        <w:rPr>
          <w:rFonts w:ascii="Times New Roman" w:hAnsi="Times New Roman" w:cs="Times New Roman"/>
          <w:color w:val="000000" w:themeColor="text1"/>
          <w:sz w:val="24"/>
          <w:szCs w:val="24"/>
        </w:rPr>
        <w:t xml:space="preserve"> in Table 1. </w:t>
      </w:r>
    </w:p>
    <w:p w14:paraId="75C523B4" w14:textId="2461A3E1" w:rsidR="006E0E38" w:rsidRPr="00680DEA" w:rsidRDefault="006E0E38" w:rsidP="00EF7D70">
      <w:pPr>
        <w:pStyle w:val="Caption"/>
        <w:keepNext/>
        <w:spacing w:line="360" w:lineRule="auto"/>
        <w:rPr>
          <w:rFonts w:ascii="Times New Roman" w:hAnsi="Times New Roman" w:cs="Times New Roman"/>
          <w:i w:val="0"/>
          <w:iCs w:val="0"/>
          <w:color w:val="000000" w:themeColor="text1"/>
          <w:sz w:val="24"/>
          <w:szCs w:val="24"/>
        </w:rPr>
      </w:pPr>
      <w:r w:rsidRPr="00680DEA">
        <w:rPr>
          <w:rFonts w:ascii="Times New Roman" w:hAnsi="Times New Roman" w:cs="Times New Roman"/>
          <w:b/>
          <w:bCs/>
          <w:i w:val="0"/>
          <w:iCs w:val="0"/>
          <w:color w:val="000000" w:themeColor="text1"/>
          <w:sz w:val="24"/>
          <w:szCs w:val="24"/>
        </w:rPr>
        <w:lastRenderedPageBreak/>
        <w:t xml:space="preserve">Table </w:t>
      </w:r>
      <w:r w:rsidRPr="00680DEA">
        <w:rPr>
          <w:rFonts w:ascii="Times New Roman" w:hAnsi="Times New Roman" w:cs="Times New Roman"/>
          <w:b/>
          <w:bCs/>
          <w:i w:val="0"/>
          <w:iCs w:val="0"/>
          <w:color w:val="000000" w:themeColor="text1"/>
          <w:sz w:val="24"/>
          <w:szCs w:val="24"/>
        </w:rPr>
        <w:fldChar w:fldCharType="begin"/>
      </w:r>
      <w:r w:rsidRPr="00680DEA">
        <w:rPr>
          <w:rFonts w:ascii="Times New Roman" w:hAnsi="Times New Roman" w:cs="Times New Roman"/>
          <w:b/>
          <w:bCs/>
          <w:i w:val="0"/>
          <w:iCs w:val="0"/>
          <w:color w:val="000000" w:themeColor="text1"/>
          <w:sz w:val="24"/>
          <w:szCs w:val="24"/>
        </w:rPr>
        <w:instrText xml:space="preserve"> SEQ Table \* ARABIC </w:instrText>
      </w:r>
      <w:r w:rsidRPr="00680DEA">
        <w:rPr>
          <w:rFonts w:ascii="Times New Roman" w:hAnsi="Times New Roman" w:cs="Times New Roman"/>
          <w:b/>
          <w:bCs/>
          <w:i w:val="0"/>
          <w:iCs w:val="0"/>
          <w:color w:val="000000" w:themeColor="text1"/>
          <w:sz w:val="24"/>
          <w:szCs w:val="24"/>
        </w:rPr>
        <w:fldChar w:fldCharType="separate"/>
      </w:r>
      <w:r w:rsidRPr="00680DEA">
        <w:rPr>
          <w:rFonts w:ascii="Times New Roman" w:hAnsi="Times New Roman" w:cs="Times New Roman"/>
          <w:b/>
          <w:bCs/>
          <w:i w:val="0"/>
          <w:iCs w:val="0"/>
          <w:noProof/>
          <w:color w:val="000000" w:themeColor="text1"/>
          <w:sz w:val="24"/>
          <w:szCs w:val="24"/>
        </w:rPr>
        <w:t>1</w:t>
      </w:r>
      <w:r w:rsidRPr="00680DEA">
        <w:rPr>
          <w:rFonts w:ascii="Times New Roman" w:hAnsi="Times New Roman" w:cs="Times New Roman"/>
          <w:b/>
          <w:bCs/>
          <w:i w:val="0"/>
          <w:iCs w:val="0"/>
          <w:color w:val="000000" w:themeColor="text1"/>
          <w:sz w:val="24"/>
          <w:szCs w:val="24"/>
        </w:rPr>
        <w:fldChar w:fldCharType="end"/>
      </w:r>
      <w:r w:rsidRPr="00680DEA">
        <w:rPr>
          <w:rFonts w:ascii="Times New Roman" w:hAnsi="Times New Roman" w:cs="Times New Roman"/>
          <w:b/>
          <w:bCs/>
          <w:i w:val="0"/>
          <w:iCs w:val="0"/>
          <w:color w:val="000000" w:themeColor="text1"/>
          <w:sz w:val="24"/>
          <w:szCs w:val="24"/>
        </w:rPr>
        <w:t>:</w:t>
      </w:r>
      <w:r w:rsidRPr="00680DEA">
        <w:rPr>
          <w:rFonts w:ascii="Times New Roman" w:hAnsi="Times New Roman" w:cs="Times New Roman"/>
          <w:i w:val="0"/>
          <w:iCs w:val="0"/>
          <w:color w:val="000000" w:themeColor="text1"/>
          <w:sz w:val="24"/>
          <w:szCs w:val="24"/>
        </w:rPr>
        <w:t xml:space="preserve"> Natural products or phytoconstituents used in dental hygiene and associated complications, along with their sources and pharmacological actions. </w:t>
      </w:r>
    </w:p>
    <w:tbl>
      <w:tblPr>
        <w:tblStyle w:val="TableGrid"/>
        <w:tblW w:w="5000" w:type="pct"/>
        <w:tblLook w:val="04A0" w:firstRow="1" w:lastRow="0" w:firstColumn="1" w:lastColumn="0" w:noHBand="0" w:noVBand="1"/>
      </w:tblPr>
      <w:tblGrid>
        <w:gridCol w:w="984"/>
        <w:gridCol w:w="2266"/>
        <w:gridCol w:w="1625"/>
        <w:gridCol w:w="1962"/>
        <w:gridCol w:w="2513"/>
      </w:tblGrid>
      <w:tr w:rsidR="00680DEA" w:rsidRPr="00680DEA" w14:paraId="7BB82EEF" w14:textId="77777777" w:rsidTr="000C0E90">
        <w:tc>
          <w:tcPr>
            <w:tcW w:w="526" w:type="pct"/>
          </w:tcPr>
          <w:p w14:paraId="00578DB0" w14:textId="77777777" w:rsidR="00A008C1" w:rsidRPr="00680DEA" w:rsidRDefault="00A008C1" w:rsidP="00FB5AAD">
            <w:pPr>
              <w:spacing w:after="0" w:line="360" w:lineRule="auto"/>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S. No.</w:t>
            </w:r>
          </w:p>
        </w:tc>
        <w:tc>
          <w:tcPr>
            <w:tcW w:w="1212" w:type="pct"/>
          </w:tcPr>
          <w:p w14:paraId="39E338DC" w14:textId="77777777" w:rsidR="00A008C1" w:rsidRPr="00680DEA" w:rsidRDefault="00A008C1" w:rsidP="00FB5AAD">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Medicinal Plant</w:t>
            </w:r>
          </w:p>
        </w:tc>
        <w:tc>
          <w:tcPr>
            <w:tcW w:w="869" w:type="pct"/>
            <w:hideMark/>
          </w:tcPr>
          <w:p w14:paraId="5D0911EF" w14:textId="77777777" w:rsidR="00A008C1" w:rsidRPr="00680DEA" w:rsidRDefault="00A008C1" w:rsidP="00FB5AAD">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Source</w:t>
            </w:r>
          </w:p>
        </w:tc>
        <w:tc>
          <w:tcPr>
            <w:tcW w:w="1049" w:type="pct"/>
            <w:hideMark/>
          </w:tcPr>
          <w:p w14:paraId="4001E706" w14:textId="77777777" w:rsidR="00A008C1" w:rsidRPr="00680DEA" w:rsidRDefault="00A008C1" w:rsidP="00FB5AAD">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Family</w:t>
            </w:r>
          </w:p>
        </w:tc>
        <w:tc>
          <w:tcPr>
            <w:tcW w:w="1344" w:type="pct"/>
            <w:hideMark/>
          </w:tcPr>
          <w:p w14:paraId="2408ABEB" w14:textId="77777777" w:rsidR="00A008C1" w:rsidRPr="00680DEA" w:rsidRDefault="00A008C1" w:rsidP="00FB5AAD">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Pharmacological Action</w:t>
            </w:r>
          </w:p>
        </w:tc>
      </w:tr>
      <w:tr w:rsidR="00680DEA" w:rsidRPr="00680DEA" w14:paraId="2655DAD2" w14:textId="77777777" w:rsidTr="000C0E90">
        <w:tc>
          <w:tcPr>
            <w:tcW w:w="526" w:type="pct"/>
          </w:tcPr>
          <w:p w14:paraId="644E52CA"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2BCAF7C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loe Vera (</w:t>
            </w:r>
            <w:r w:rsidRPr="00680DEA">
              <w:rPr>
                <w:rFonts w:ascii="Times New Roman" w:eastAsia="Times New Roman" w:hAnsi="Times New Roman" w:cs="Times New Roman"/>
                <w:i/>
                <w:iCs/>
                <w:color w:val="000000" w:themeColor="text1"/>
                <w:sz w:val="24"/>
                <w:szCs w:val="24"/>
                <w:lang w:bidi="hi-IN"/>
              </w:rPr>
              <w:t xml:space="preserve">Aloe </w:t>
            </w:r>
            <w:proofErr w:type="spellStart"/>
            <w:r w:rsidRPr="00680DEA">
              <w:rPr>
                <w:rFonts w:ascii="Times New Roman" w:eastAsia="Times New Roman" w:hAnsi="Times New Roman" w:cs="Times New Roman"/>
                <w:i/>
                <w:iCs/>
                <w:color w:val="000000" w:themeColor="text1"/>
                <w:sz w:val="24"/>
                <w:szCs w:val="24"/>
                <w:lang w:bidi="hi-IN"/>
              </w:rPr>
              <w:t>barbadensis</w:t>
            </w:r>
            <w:proofErr w:type="spellEnd"/>
            <w:r w:rsidRPr="00680DEA">
              <w:rPr>
                <w:rFonts w:ascii="Times New Roman" w:eastAsia="Times New Roman" w:hAnsi="Times New Roman" w:cs="Times New Roman"/>
                <w:i/>
                <w:iCs/>
                <w:color w:val="000000" w:themeColor="text1"/>
                <w:sz w:val="24"/>
                <w:szCs w:val="24"/>
                <w:lang w:bidi="hi-IN"/>
              </w:rPr>
              <w:t xml:space="preserve"> </w:t>
            </w:r>
            <w:r w:rsidRPr="00680DEA">
              <w:rPr>
                <w:rFonts w:ascii="Times New Roman" w:eastAsia="Times New Roman" w:hAnsi="Times New Roman" w:cs="Times New Roman"/>
                <w:color w:val="000000" w:themeColor="text1"/>
                <w:sz w:val="24"/>
                <w:szCs w:val="24"/>
                <w:lang w:bidi="hi-IN"/>
              </w:rPr>
              <w:t>miller)</w:t>
            </w:r>
          </w:p>
        </w:tc>
        <w:tc>
          <w:tcPr>
            <w:tcW w:w="869" w:type="pct"/>
            <w:hideMark/>
          </w:tcPr>
          <w:p w14:paraId="248FA84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el, latex</w:t>
            </w:r>
          </w:p>
        </w:tc>
        <w:tc>
          <w:tcPr>
            <w:tcW w:w="1049" w:type="pct"/>
            <w:hideMark/>
          </w:tcPr>
          <w:p w14:paraId="3637FE6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Xanthorrhoeaceae</w:t>
            </w:r>
            <w:proofErr w:type="spellEnd"/>
          </w:p>
        </w:tc>
        <w:tc>
          <w:tcPr>
            <w:tcW w:w="1344" w:type="pct"/>
            <w:hideMark/>
          </w:tcPr>
          <w:p w14:paraId="1D28190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wound healing</w:t>
            </w:r>
          </w:p>
        </w:tc>
      </w:tr>
      <w:tr w:rsidR="00680DEA" w:rsidRPr="00680DEA" w14:paraId="5BFF8168" w14:textId="77777777" w:rsidTr="000C0E90">
        <w:tc>
          <w:tcPr>
            <w:tcW w:w="526" w:type="pct"/>
          </w:tcPr>
          <w:p w14:paraId="46B86EA0"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2C78BCC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asil (</w:t>
            </w:r>
            <w:proofErr w:type="spellStart"/>
            <w:r w:rsidRPr="00680DEA">
              <w:rPr>
                <w:rFonts w:ascii="Times New Roman" w:eastAsia="Times New Roman" w:hAnsi="Times New Roman" w:cs="Times New Roman"/>
                <w:i/>
                <w:iCs/>
                <w:color w:val="000000" w:themeColor="text1"/>
                <w:sz w:val="24"/>
                <w:szCs w:val="24"/>
                <w:lang w:bidi="hi-IN"/>
              </w:rPr>
              <w:t>Ocimum</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basilicum</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2EEEF12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1FA6AE0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587001B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 analgesic</w:t>
            </w:r>
          </w:p>
        </w:tc>
      </w:tr>
      <w:tr w:rsidR="00680DEA" w:rsidRPr="00680DEA" w14:paraId="4D8AB544" w14:textId="77777777" w:rsidTr="000C0E90">
        <w:tc>
          <w:tcPr>
            <w:tcW w:w="526" w:type="pct"/>
          </w:tcPr>
          <w:p w14:paraId="74145323"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4AC6562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lack Walnut (</w:t>
            </w:r>
            <w:r w:rsidRPr="00680DEA">
              <w:rPr>
                <w:rFonts w:ascii="Times New Roman" w:eastAsia="Times New Roman" w:hAnsi="Times New Roman" w:cs="Times New Roman"/>
                <w:i/>
                <w:iCs/>
                <w:color w:val="000000" w:themeColor="text1"/>
                <w:sz w:val="24"/>
                <w:szCs w:val="24"/>
                <w:lang w:bidi="hi-IN"/>
              </w:rPr>
              <w:t xml:space="preserve">Juglans </w:t>
            </w:r>
            <w:proofErr w:type="spellStart"/>
            <w:r w:rsidRPr="00680DEA">
              <w:rPr>
                <w:rFonts w:ascii="Times New Roman" w:eastAsia="Times New Roman" w:hAnsi="Times New Roman" w:cs="Times New Roman"/>
                <w:i/>
                <w:iCs/>
                <w:color w:val="000000" w:themeColor="text1"/>
                <w:sz w:val="24"/>
                <w:szCs w:val="24"/>
                <w:lang w:bidi="hi-IN"/>
              </w:rPr>
              <w:t>nigr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35E5154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Hulls, extract</w:t>
            </w:r>
          </w:p>
        </w:tc>
        <w:tc>
          <w:tcPr>
            <w:tcW w:w="1049" w:type="pct"/>
            <w:hideMark/>
          </w:tcPr>
          <w:p w14:paraId="306E143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Juglandaceae</w:t>
            </w:r>
          </w:p>
        </w:tc>
        <w:tc>
          <w:tcPr>
            <w:tcW w:w="1344" w:type="pct"/>
            <w:hideMark/>
          </w:tcPr>
          <w:p w14:paraId="0A0A708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stringent, antiparasitic</w:t>
            </w:r>
          </w:p>
        </w:tc>
      </w:tr>
      <w:tr w:rsidR="00680DEA" w:rsidRPr="00680DEA" w14:paraId="5705F268" w14:textId="77777777" w:rsidTr="000C0E90">
        <w:tc>
          <w:tcPr>
            <w:tcW w:w="526" w:type="pct"/>
          </w:tcPr>
          <w:p w14:paraId="5D58D894"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34798EA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alendula (</w:t>
            </w:r>
            <w:r w:rsidRPr="00680DEA">
              <w:rPr>
                <w:rFonts w:ascii="Times New Roman" w:eastAsia="Times New Roman" w:hAnsi="Times New Roman" w:cs="Times New Roman"/>
                <w:i/>
                <w:iCs/>
                <w:color w:val="000000" w:themeColor="text1"/>
                <w:sz w:val="24"/>
                <w:szCs w:val="24"/>
                <w:lang w:bidi="hi-IN"/>
              </w:rPr>
              <w:t>Calendula officinal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3662F4F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owers, oil</w:t>
            </w:r>
          </w:p>
        </w:tc>
        <w:tc>
          <w:tcPr>
            <w:tcW w:w="1049" w:type="pct"/>
            <w:hideMark/>
          </w:tcPr>
          <w:p w14:paraId="0D5D509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steraceae</w:t>
            </w:r>
          </w:p>
        </w:tc>
        <w:tc>
          <w:tcPr>
            <w:tcW w:w="1344" w:type="pct"/>
            <w:hideMark/>
          </w:tcPr>
          <w:p w14:paraId="4FE9CA6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7D380E88" w14:textId="77777777" w:rsidTr="000C0E90">
        <w:tc>
          <w:tcPr>
            <w:tcW w:w="526" w:type="pct"/>
          </w:tcPr>
          <w:p w14:paraId="1A3173B3"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76304D6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hamomile (</w:t>
            </w:r>
            <w:proofErr w:type="spellStart"/>
            <w:r w:rsidRPr="00680DEA">
              <w:rPr>
                <w:rFonts w:ascii="Times New Roman" w:eastAsia="Times New Roman" w:hAnsi="Times New Roman" w:cs="Times New Roman"/>
                <w:i/>
                <w:iCs/>
                <w:color w:val="000000" w:themeColor="text1"/>
                <w:sz w:val="24"/>
                <w:szCs w:val="24"/>
                <w:lang w:bidi="hi-IN"/>
              </w:rPr>
              <w:t>Matricaria</w:t>
            </w:r>
            <w:proofErr w:type="spellEnd"/>
            <w:r w:rsidRPr="00680DEA">
              <w:rPr>
                <w:rFonts w:ascii="Times New Roman" w:eastAsia="Times New Roman" w:hAnsi="Times New Roman" w:cs="Times New Roman"/>
                <w:i/>
                <w:iCs/>
                <w:color w:val="000000" w:themeColor="text1"/>
                <w:sz w:val="24"/>
                <w:szCs w:val="24"/>
                <w:lang w:bidi="hi-IN"/>
              </w:rPr>
              <w:t xml:space="preserve"> chamomill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36173FA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owers, oil</w:t>
            </w:r>
          </w:p>
        </w:tc>
        <w:tc>
          <w:tcPr>
            <w:tcW w:w="1049" w:type="pct"/>
            <w:hideMark/>
          </w:tcPr>
          <w:p w14:paraId="34F23A5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steraceae</w:t>
            </w:r>
          </w:p>
        </w:tc>
        <w:tc>
          <w:tcPr>
            <w:tcW w:w="1344" w:type="pct"/>
            <w:hideMark/>
          </w:tcPr>
          <w:p w14:paraId="4BB516C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algesic, antimicrobial</w:t>
            </w:r>
          </w:p>
        </w:tc>
      </w:tr>
      <w:tr w:rsidR="00680DEA" w:rsidRPr="00680DEA" w14:paraId="6A07C346" w14:textId="77777777" w:rsidTr="000C0E90">
        <w:tc>
          <w:tcPr>
            <w:tcW w:w="526" w:type="pct"/>
          </w:tcPr>
          <w:p w14:paraId="6A927EB9"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1114813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innamon (</w:t>
            </w:r>
            <w:proofErr w:type="spellStart"/>
            <w:r w:rsidRPr="00680DEA">
              <w:rPr>
                <w:rFonts w:ascii="Times New Roman" w:eastAsia="Times New Roman" w:hAnsi="Times New Roman" w:cs="Times New Roman"/>
                <w:i/>
                <w:iCs/>
                <w:color w:val="000000" w:themeColor="text1"/>
                <w:sz w:val="24"/>
                <w:szCs w:val="24"/>
                <w:lang w:bidi="hi-IN"/>
              </w:rPr>
              <w:t>Cinnamomum</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verum</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5AADADB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ark, oil</w:t>
            </w:r>
          </w:p>
        </w:tc>
        <w:tc>
          <w:tcPr>
            <w:tcW w:w="1049" w:type="pct"/>
            <w:hideMark/>
          </w:tcPr>
          <w:p w14:paraId="53EE08B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uraceae</w:t>
            </w:r>
            <w:proofErr w:type="spellEnd"/>
          </w:p>
        </w:tc>
        <w:tc>
          <w:tcPr>
            <w:tcW w:w="1344" w:type="pct"/>
            <w:hideMark/>
          </w:tcPr>
          <w:p w14:paraId="6DD04584"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fungal, anti-inflammatory</w:t>
            </w:r>
          </w:p>
        </w:tc>
      </w:tr>
      <w:tr w:rsidR="00680DEA" w:rsidRPr="00680DEA" w14:paraId="7D8AD2F4" w14:textId="77777777" w:rsidTr="000C0E90">
        <w:tc>
          <w:tcPr>
            <w:tcW w:w="526" w:type="pct"/>
          </w:tcPr>
          <w:p w14:paraId="46DB4B0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65DAAD1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love (</w:t>
            </w:r>
            <w:proofErr w:type="spellStart"/>
            <w:r w:rsidRPr="00680DEA">
              <w:rPr>
                <w:rFonts w:ascii="Times New Roman" w:eastAsia="Times New Roman" w:hAnsi="Times New Roman" w:cs="Times New Roman"/>
                <w:i/>
                <w:iCs/>
                <w:color w:val="000000" w:themeColor="text1"/>
                <w:sz w:val="24"/>
                <w:szCs w:val="24"/>
                <w:lang w:bidi="hi-IN"/>
              </w:rPr>
              <w:t>Syzygium</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aromaticum</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112EA81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ower buds, oil</w:t>
            </w:r>
          </w:p>
        </w:tc>
        <w:tc>
          <w:tcPr>
            <w:tcW w:w="1049" w:type="pct"/>
            <w:hideMark/>
          </w:tcPr>
          <w:p w14:paraId="45F258C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aceae</w:t>
            </w:r>
            <w:proofErr w:type="spellEnd"/>
          </w:p>
        </w:tc>
        <w:tc>
          <w:tcPr>
            <w:tcW w:w="1344" w:type="pct"/>
            <w:hideMark/>
          </w:tcPr>
          <w:p w14:paraId="7D45E5B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algesic, antibacterial, antifungal</w:t>
            </w:r>
          </w:p>
        </w:tc>
      </w:tr>
      <w:tr w:rsidR="00680DEA" w:rsidRPr="00680DEA" w14:paraId="39A427DB" w14:textId="77777777" w:rsidTr="000C0E90">
        <w:tc>
          <w:tcPr>
            <w:tcW w:w="526" w:type="pct"/>
          </w:tcPr>
          <w:p w14:paraId="0291254F"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1550EBB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ranberry (</w:t>
            </w:r>
            <w:r w:rsidRPr="00680DEA">
              <w:rPr>
                <w:rFonts w:ascii="Times New Roman" w:eastAsia="Times New Roman" w:hAnsi="Times New Roman" w:cs="Times New Roman"/>
                <w:i/>
                <w:iCs/>
                <w:color w:val="000000" w:themeColor="text1"/>
                <w:sz w:val="24"/>
                <w:szCs w:val="24"/>
                <w:lang w:bidi="hi-IN"/>
              </w:rPr>
              <w:t>Vaccinium macrocarpon</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5C7099A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ruit, extract</w:t>
            </w:r>
          </w:p>
        </w:tc>
        <w:tc>
          <w:tcPr>
            <w:tcW w:w="1049" w:type="pct"/>
            <w:hideMark/>
          </w:tcPr>
          <w:p w14:paraId="66C3DDB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ricaceae</w:t>
            </w:r>
          </w:p>
        </w:tc>
        <w:tc>
          <w:tcPr>
            <w:tcW w:w="1344" w:type="pct"/>
            <w:hideMark/>
          </w:tcPr>
          <w:p w14:paraId="031E3A0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adhesive (prevents bacterial attachment)</w:t>
            </w:r>
          </w:p>
        </w:tc>
      </w:tr>
      <w:tr w:rsidR="00680DEA" w:rsidRPr="00680DEA" w14:paraId="5E3A6503" w14:textId="77777777" w:rsidTr="000C0E90">
        <w:tc>
          <w:tcPr>
            <w:tcW w:w="526" w:type="pct"/>
          </w:tcPr>
          <w:p w14:paraId="79DF28F7"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01337F4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 xml:space="preserve">Echinacea (Echinacea </w:t>
            </w:r>
            <w:proofErr w:type="spellStart"/>
            <w:r w:rsidRPr="00680DEA">
              <w:rPr>
                <w:rFonts w:ascii="Times New Roman" w:eastAsia="Times New Roman" w:hAnsi="Times New Roman" w:cs="Times New Roman"/>
                <w:color w:val="000000" w:themeColor="text1"/>
                <w:sz w:val="24"/>
                <w:szCs w:val="24"/>
                <w:lang w:bidi="hi-IN"/>
              </w:rPr>
              <w:t>purpure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2FA6578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oots, leaves</w:t>
            </w:r>
          </w:p>
        </w:tc>
        <w:tc>
          <w:tcPr>
            <w:tcW w:w="1049" w:type="pct"/>
            <w:hideMark/>
          </w:tcPr>
          <w:p w14:paraId="1B77B6C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steraceae</w:t>
            </w:r>
          </w:p>
        </w:tc>
        <w:tc>
          <w:tcPr>
            <w:tcW w:w="1344" w:type="pct"/>
            <w:hideMark/>
          </w:tcPr>
          <w:p w14:paraId="5AAA9C4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Immune-stimulating, anti-inflammatory, wound healing</w:t>
            </w:r>
          </w:p>
        </w:tc>
      </w:tr>
      <w:tr w:rsidR="00680DEA" w:rsidRPr="00680DEA" w14:paraId="241DBB5E" w14:textId="77777777" w:rsidTr="000C0E90">
        <w:tc>
          <w:tcPr>
            <w:tcW w:w="526" w:type="pct"/>
          </w:tcPr>
          <w:p w14:paraId="01420700"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D13357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lderberry (</w:t>
            </w:r>
            <w:r w:rsidRPr="00680DEA">
              <w:rPr>
                <w:rFonts w:ascii="Times New Roman" w:eastAsia="Times New Roman" w:hAnsi="Times New Roman" w:cs="Times New Roman"/>
                <w:i/>
                <w:iCs/>
                <w:color w:val="000000" w:themeColor="text1"/>
                <w:sz w:val="24"/>
                <w:szCs w:val="24"/>
                <w:lang w:bidi="hi-IN"/>
              </w:rPr>
              <w:t xml:space="preserve">Sambucus </w:t>
            </w:r>
            <w:proofErr w:type="spellStart"/>
            <w:r w:rsidRPr="00680DEA">
              <w:rPr>
                <w:rFonts w:ascii="Times New Roman" w:eastAsia="Times New Roman" w:hAnsi="Times New Roman" w:cs="Times New Roman"/>
                <w:i/>
                <w:iCs/>
                <w:color w:val="000000" w:themeColor="text1"/>
                <w:sz w:val="24"/>
                <w:szCs w:val="24"/>
                <w:lang w:bidi="hi-IN"/>
              </w:rPr>
              <w:t>nigr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44F7AF8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erries, extract</w:t>
            </w:r>
          </w:p>
        </w:tc>
        <w:tc>
          <w:tcPr>
            <w:tcW w:w="1049" w:type="pct"/>
            <w:hideMark/>
          </w:tcPr>
          <w:p w14:paraId="6D15153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doxaceae</w:t>
            </w:r>
          </w:p>
        </w:tc>
        <w:tc>
          <w:tcPr>
            <w:tcW w:w="1344" w:type="pct"/>
            <w:hideMark/>
          </w:tcPr>
          <w:p w14:paraId="5CDCF7D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viral, immune-stimulating</w:t>
            </w:r>
          </w:p>
        </w:tc>
      </w:tr>
      <w:tr w:rsidR="00680DEA" w:rsidRPr="00680DEA" w14:paraId="46CE175C" w14:textId="77777777" w:rsidTr="000C0E90">
        <w:tc>
          <w:tcPr>
            <w:tcW w:w="526" w:type="pct"/>
          </w:tcPr>
          <w:p w14:paraId="23A9D613"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458650F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ucalyptus (</w:t>
            </w:r>
            <w:r w:rsidRPr="00680DEA">
              <w:rPr>
                <w:rFonts w:ascii="Times New Roman" w:eastAsia="Times New Roman" w:hAnsi="Times New Roman" w:cs="Times New Roman"/>
                <w:i/>
                <w:iCs/>
                <w:color w:val="000000" w:themeColor="text1"/>
                <w:sz w:val="24"/>
                <w:szCs w:val="24"/>
                <w:lang w:bidi="hi-IN"/>
              </w:rPr>
              <w:t>Eucalyptus globulu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4CDD318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5CC1F66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aceae</w:t>
            </w:r>
            <w:proofErr w:type="spellEnd"/>
          </w:p>
        </w:tc>
        <w:tc>
          <w:tcPr>
            <w:tcW w:w="1344" w:type="pct"/>
            <w:hideMark/>
          </w:tcPr>
          <w:p w14:paraId="1817095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decongestant</w:t>
            </w:r>
          </w:p>
        </w:tc>
      </w:tr>
      <w:tr w:rsidR="00680DEA" w:rsidRPr="00680DEA" w14:paraId="56DCC870" w14:textId="77777777" w:rsidTr="000C0E90">
        <w:tc>
          <w:tcPr>
            <w:tcW w:w="526" w:type="pct"/>
          </w:tcPr>
          <w:p w14:paraId="6B630C92"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1E6294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rankincense (</w:t>
            </w:r>
            <w:r w:rsidRPr="00680DEA">
              <w:rPr>
                <w:rFonts w:ascii="Times New Roman" w:eastAsia="Times New Roman" w:hAnsi="Times New Roman" w:cs="Times New Roman"/>
                <w:i/>
                <w:iCs/>
                <w:color w:val="000000" w:themeColor="text1"/>
                <w:sz w:val="24"/>
                <w:szCs w:val="24"/>
                <w:lang w:bidi="hi-IN"/>
              </w:rPr>
              <w:t>Boswellia sacr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05CBA7A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esin, oil</w:t>
            </w:r>
          </w:p>
        </w:tc>
        <w:tc>
          <w:tcPr>
            <w:tcW w:w="1049" w:type="pct"/>
            <w:hideMark/>
          </w:tcPr>
          <w:p w14:paraId="70EC418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urseraceae</w:t>
            </w:r>
          </w:p>
        </w:tc>
        <w:tc>
          <w:tcPr>
            <w:tcW w:w="1344" w:type="pct"/>
            <w:hideMark/>
          </w:tcPr>
          <w:p w14:paraId="3299F1C4"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15E6A478" w14:textId="77777777" w:rsidTr="000C0E90">
        <w:tc>
          <w:tcPr>
            <w:tcW w:w="526" w:type="pct"/>
          </w:tcPr>
          <w:p w14:paraId="6F026187"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4964670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arlic (</w:t>
            </w:r>
            <w:r w:rsidRPr="00680DEA">
              <w:rPr>
                <w:rFonts w:ascii="Times New Roman" w:eastAsia="Times New Roman" w:hAnsi="Times New Roman" w:cs="Times New Roman"/>
                <w:i/>
                <w:iCs/>
                <w:color w:val="000000" w:themeColor="text1"/>
                <w:sz w:val="24"/>
                <w:szCs w:val="24"/>
                <w:lang w:bidi="hi-IN"/>
              </w:rPr>
              <w:t>Allium sativum</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2BD0B86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ulbs, extract</w:t>
            </w:r>
          </w:p>
        </w:tc>
        <w:tc>
          <w:tcPr>
            <w:tcW w:w="1049" w:type="pct"/>
            <w:hideMark/>
          </w:tcPr>
          <w:p w14:paraId="013E365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Amaryllidaceae</w:t>
            </w:r>
            <w:proofErr w:type="spellEnd"/>
          </w:p>
        </w:tc>
        <w:tc>
          <w:tcPr>
            <w:tcW w:w="1344" w:type="pct"/>
            <w:hideMark/>
          </w:tcPr>
          <w:p w14:paraId="4AB8281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w:t>
            </w:r>
          </w:p>
        </w:tc>
      </w:tr>
      <w:tr w:rsidR="00680DEA" w:rsidRPr="00680DEA" w14:paraId="743C3B6C" w14:textId="77777777" w:rsidTr="000C0E90">
        <w:tc>
          <w:tcPr>
            <w:tcW w:w="526" w:type="pct"/>
          </w:tcPr>
          <w:p w14:paraId="4C4051AE"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A8A61F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oldenseal (</w:t>
            </w:r>
            <w:proofErr w:type="spellStart"/>
            <w:r w:rsidRPr="00680DEA">
              <w:rPr>
                <w:rFonts w:ascii="Times New Roman" w:eastAsia="Times New Roman" w:hAnsi="Times New Roman" w:cs="Times New Roman"/>
                <w:i/>
                <w:iCs/>
                <w:color w:val="000000" w:themeColor="text1"/>
                <w:sz w:val="24"/>
                <w:szCs w:val="24"/>
                <w:lang w:bidi="hi-IN"/>
              </w:rPr>
              <w:t>Hydrastis</w:t>
            </w:r>
            <w:proofErr w:type="spellEnd"/>
            <w:r w:rsidRPr="00680DEA">
              <w:rPr>
                <w:rFonts w:ascii="Times New Roman" w:eastAsia="Times New Roman" w:hAnsi="Times New Roman" w:cs="Times New Roman"/>
                <w:i/>
                <w:iCs/>
                <w:color w:val="000000" w:themeColor="text1"/>
                <w:sz w:val="24"/>
                <w:szCs w:val="24"/>
                <w:lang w:bidi="hi-IN"/>
              </w:rPr>
              <w:t xml:space="preserve"> canadens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09DE28B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oots, rhizomes</w:t>
            </w:r>
          </w:p>
        </w:tc>
        <w:tc>
          <w:tcPr>
            <w:tcW w:w="1049" w:type="pct"/>
            <w:hideMark/>
          </w:tcPr>
          <w:p w14:paraId="2ACBB27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anunculaceae</w:t>
            </w:r>
          </w:p>
        </w:tc>
        <w:tc>
          <w:tcPr>
            <w:tcW w:w="1344" w:type="pct"/>
            <w:hideMark/>
          </w:tcPr>
          <w:p w14:paraId="638B5B5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 wound healing</w:t>
            </w:r>
          </w:p>
        </w:tc>
      </w:tr>
      <w:tr w:rsidR="00680DEA" w:rsidRPr="00680DEA" w14:paraId="5D84CC8F" w14:textId="77777777" w:rsidTr="000C0E90">
        <w:tc>
          <w:tcPr>
            <w:tcW w:w="526" w:type="pct"/>
          </w:tcPr>
          <w:p w14:paraId="4C7BACD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3FA3217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reen Tea (</w:t>
            </w:r>
            <w:r w:rsidRPr="00680DEA">
              <w:rPr>
                <w:rFonts w:ascii="Times New Roman" w:eastAsia="Times New Roman" w:hAnsi="Times New Roman" w:cs="Times New Roman"/>
                <w:i/>
                <w:iCs/>
                <w:color w:val="000000" w:themeColor="text1"/>
                <w:sz w:val="24"/>
                <w:szCs w:val="24"/>
                <w:lang w:bidi="hi-IN"/>
              </w:rPr>
              <w:t xml:space="preserve">Camellia </w:t>
            </w:r>
            <w:proofErr w:type="spellStart"/>
            <w:r w:rsidRPr="00680DEA">
              <w:rPr>
                <w:rFonts w:ascii="Times New Roman" w:eastAsia="Times New Roman" w:hAnsi="Times New Roman" w:cs="Times New Roman"/>
                <w:i/>
                <w:iCs/>
                <w:color w:val="000000" w:themeColor="text1"/>
                <w:sz w:val="24"/>
                <w:szCs w:val="24"/>
                <w:lang w:bidi="hi-IN"/>
              </w:rPr>
              <w:t>sinensis</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70482FF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extract</w:t>
            </w:r>
          </w:p>
        </w:tc>
        <w:tc>
          <w:tcPr>
            <w:tcW w:w="1049" w:type="pct"/>
            <w:hideMark/>
          </w:tcPr>
          <w:p w14:paraId="1C641C9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Theaceae</w:t>
            </w:r>
            <w:proofErr w:type="spellEnd"/>
          </w:p>
        </w:tc>
        <w:tc>
          <w:tcPr>
            <w:tcW w:w="1344" w:type="pct"/>
            <w:hideMark/>
          </w:tcPr>
          <w:p w14:paraId="47A9F0B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remineralization of enamel</w:t>
            </w:r>
          </w:p>
        </w:tc>
      </w:tr>
      <w:tr w:rsidR="00680DEA" w:rsidRPr="00680DEA" w14:paraId="20CB2809" w14:textId="77777777" w:rsidTr="000C0E90">
        <w:tc>
          <w:tcPr>
            <w:tcW w:w="526" w:type="pct"/>
          </w:tcPr>
          <w:p w14:paraId="4AA8849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3DF4156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uava (</w:t>
            </w:r>
            <w:r w:rsidRPr="00680DEA">
              <w:rPr>
                <w:rFonts w:ascii="Times New Roman" w:eastAsia="Times New Roman" w:hAnsi="Times New Roman" w:cs="Times New Roman"/>
                <w:i/>
                <w:iCs/>
                <w:color w:val="000000" w:themeColor="text1"/>
                <w:sz w:val="24"/>
                <w:szCs w:val="24"/>
                <w:lang w:bidi="hi-IN"/>
              </w:rPr>
              <w:t xml:space="preserve">Psidium </w:t>
            </w:r>
            <w:proofErr w:type="spellStart"/>
            <w:r w:rsidRPr="00680DEA">
              <w:rPr>
                <w:rFonts w:ascii="Times New Roman" w:eastAsia="Times New Roman" w:hAnsi="Times New Roman" w:cs="Times New Roman"/>
                <w:i/>
                <w:iCs/>
                <w:color w:val="000000" w:themeColor="text1"/>
                <w:sz w:val="24"/>
                <w:szCs w:val="24"/>
                <w:lang w:bidi="hi-IN"/>
              </w:rPr>
              <w:t>guajav</w:t>
            </w:r>
            <w:r w:rsidRPr="00680DEA">
              <w:rPr>
                <w:rFonts w:ascii="Times New Roman" w:eastAsia="Times New Roman" w:hAnsi="Times New Roman" w:cs="Times New Roman"/>
                <w:color w:val="000000" w:themeColor="text1"/>
                <w:sz w:val="24"/>
                <w:szCs w:val="24"/>
                <w:lang w:bidi="hi-IN"/>
              </w:rPr>
              <w:t>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57E6349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fruit</w:t>
            </w:r>
          </w:p>
        </w:tc>
        <w:tc>
          <w:tcPr>
            <w:tcW w:w="1049" w:type="pct"/>
            <w:hideMark/>
          </w:tcPr>
          <w:p w14:paraId="357C375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aceae</w:t>
            </w:r>
            <w:proofErr w:type="spellEnd"/>
          </w:p>
        </w:tc>
        <w:tc>
          <w:tcPr>
            <w:tcW w:w="1344" w:type="pct"/>
            <w:hideMark/>
          </w:tcPr>
          <w:p w14:paraId="7964883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stringent, anti-inflammatory</w:t>
            </w:r>
          </w:p>
        </w:tc>
      </w:tr>
      <w:tr w:rsidR="00680DEA" w:rsidRPr="00680DEA" w14:paraId="04873E83" w14:textId="77777777" w:rsidTr="000C0E90">
        <w:tc>
          <w:tcPr>
            <w:tcW w:w="526" w:type="pct"/>
          </w:tcPr>
          <w:p w14:paraId="2CCBAAA0"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1C5D8F4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avender (</w:t>
            </w:r>
            <w:r w:rsidRPr="00680DEA">
              <w:rPr>
                <w:rFonts w:ascii="Times New Roman" w:eastAsia="Times New Roman" w:hAnsi="Times New Roman" w:cs="Times New Roman"/>
                <w:i/>
                <w:iCs/>
                <w:color w:val="000000" w:themeColor="text1"/>
                <w:sz w:val="24"/>
                <w:szCs w:val="24"/>
                <w:lang w:bidi="hi-IN"/>
              </w:rPr>
              <w:t>Lavandula angustifoli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4C4F21E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owers, oil</w:t>
            </w:r>
          </w:p>
        </w:tc>
        <w:tc>
          <w:tcPr>
            <w:tcW w:w="1049" w:type="pct"/>
            <w:hideMark/>
          </w:tcPr>
          <w:p w14:paraId="12D4D68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0A373F6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algesic, antimicrobial</w:t>
            </w:r>
          </w:p>
        </w:tc>
      </w:tr>
      <w:tr w:rsidR="00680DEA" w:rsidRPr="00680DEA" w14:paraId="2C44B6F1" w14:textId="77777777" w:rsidTr="000C0E90">
        <w:tc>
          <w:tcPr>
            <w:tcW w:w="526" w:type="pct"/>
          </w:tcPr>
          <w:p w14:paraId="1D7DFC3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05422E1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mon (</w:t>
            </w:r>
            <w:r w:rsidRPr="00680DEA">
              <w:rPr>
                <w:rFonts w:ascii="Times New Roman" w:eastAsia="Times New Roman" w:hAnsi="Times New Roman" w:cs="Times New Roman"/>
                <w:i/>
                <w:iCs/>
                <w:color w:val="000000" w:themeColor="text1"/>
                <w:sz w:val="24"/>
                <w:szCs w:val="24"/>
                <w:lang w:bidi="hi-IN"/>
              </w:rPr>
              <w:t xml:space="preserve">Citrus </w:t>
            </w:r>
            <w:proofErr w:type="spellStart"/>
            <w:r w:rsidRPr="00680DEA">
              <w:rPr>
                <w:rFonts w:ascii="Times New Roman" w:eastAsia="Times New Roman" w:hAnsi="Times New Roman" w:cs="Times New Roman"/>
                <w:i/>
                <w:iCs/>
                <w:color w:val="000000" w:themeColor="text1"/>
                <w:sz w:val="24"/>
                <w:szCs w:val="24"/>
                <w:lang w:bidi="hi-IN"/>
              </w:rPr>
              <w:t>limon</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56EDF25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ruit, oil</w:t>
            </w:r>
          </w:p>
        </w:tc>
        <w:tc>
          <w:tcPr>
            <w:tcW w:w="1049" w:type="pct"/>
            <w:hideMark/>
          </w:tcPr>
          <w:p w14:paraId="01775F0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Rutaceae</w:t>
            </w:r>
            <w:proofErr w:type="spellEnd"/>
          </w:p>
        </w:tc>
        <w:tc>
          <w:tcPr>
            <w:tcW w:w="1344" w:type="pct"/>
            <w:hideMark/>
          </w:tcPr>
          <w:p w14:paraId="5B8584C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stringent, freshens breath</w:t>
            </w:r>
          </w:p>
        </w:tc>
      </w:tr>
      <w:tr w:rsidR="00680DEA" w:rsidRPr="00680DEA" w14:paraId="7FF126DA" w14:textId="77777777" w:rsidTr="000C0E90">
        <w:tc>
          <w:tcPr>
            <w:tcW w:w="526" w:type="pct"/>
          </w:tcPr>
          <w:p w14:paraId="632B1444"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06B550F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icorice (</w:t>
            </w:r>
            <w:r w:rsidRPr="00680DEA">
              <w:rPr>
                <w:rFonts w:ascii="Times New Roman" w:eastAsia="Times New Roman" w:hAnsi="Times New Roman" w:cs="Times New Roman"/>
                <w:i/>
                <w:iCs/>
                <w:color w:val="000000" w:themeColor="text1"/>
                <w:sz w:val="24"/>
                <w:szCs w:val="24"/>
                <w:lang w:bidi="hi-IN"/>
              </w:rPr>
              <w:t>Glycyrrhiza glabr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74EEF80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oots, extract</w:t>
            </w:r>
          </w:p>
        </w:tc>
        <w:tc>
          <w:tcPr>
            <w:tcW w:w="1049" w:type="pct"/>
            <w:hideMark/>
          </w:tcPr>
          <w:p w14:paraId="0EAE1384"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abaceae</w:t>
            </w:r>
          </w:p>
        </w:tc>
        <w:tc>
          <w:tcPr>
            <w:tcW w:w="1344" w:type="pct"/>
            <w:hideMark/>
          </w:tcPr>
          <w:p w14:paraId="472F62E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6E321756" w14:textId="77777777" w:rsidTr="000C0E90">
        <w:tc>
          <w:tcPr>
            <w:tcW w:w="526" w:type="pct"/>
          </w:tcPr>
          <w:p w14:paraId="616C8695"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1B73F90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arshmallow (</w:t>
            </w:r>
            <w:r w:rsidRPr="00680DEA">
              <w:rPr>
                <w:rFonts w:ascii="Times New Roman" w:eastAsia="Times New Roman" w:hAnsi="Times New Roman" w:cs="Times New Roman"/>
                <w:i/>
                <w:iCs/>
                <w:color w:val="000000" w:themeColor="text1"/>
                <w:sz w:val="24"/>
                <w:szCs w:val="24"/>
                <w:lang w:bidi="hi-IN"/>
              </w:rPr>
              <w:t>Althaea officinal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4B25D89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oots, leaves</w:t>
            </w:r>
          </w:p>
        </w:tc>
        <w:tc>
          <w:tcPr>
            <w:tcW w:w="1049" w:type="pct"/>
            <w:hideMark/>
          </w:tcPr>
          <w:p w14:paraId="05F2D82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alvaceae</w:t>
            </w:r>
            <w:proofErr w:type="spellEnd"/>
          </w:p>
        </w:tc>
        <w:tc>
          <w:tcPr>
            <w:tcW w:w="1344" w:type="pct"/>
            <w:hideMark/>
          </w:tcPr>
          <w:p w14:paraId="505BD61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demulcent (soothing), wound healing</w:t>
            </w:r>
          </w:p>
        </w:tc>
      </w:tr>
      <w:tr w:rsidR="00680DEA" w:rsidRPr="00680DEA" w14:paraId="4FD65475" w14:textId="77777777" w:rsidTr="000C0E90">
        <w:tc>
          <w:tcPr>
            <w:tcW w:w="526" w:type="pct"/>
          </w:tcPr>
          <w:p w14:paraId="12B6214D"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70283F8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yrrh (</w:t>
            </w:r>
            <w:proofErr w:type="spellStart"/>
            <w:r w:rsidRPr="00680DEA">
              <w:rPr>
                <w:rFonts w:ascii="Times New Roman" w:eastAsia="Times New Roman" w:hAnsi="Times New Roman" w:cs="Times New Roman"/>
                <w:i/>
                <w:iCs/>
                <w:color w:val="000000" w:themeColor="text1"/>
                <w:sz w:val="24"/>
                <w:szCs w:val="24"/>
                <w:lang w:bidi="hi-IN"/>
              </w:rPr>
              <w:t>Commiphora</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myrrh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531A96A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esin, oil</w:t>
            </w:r>
          </w:p>
        </w:tc>
        <w:tc>
          <w:tcPr>
            <w:tcW w:w="1049" w:type="pct"/>
            <w:hideMark/>
          </w:tcPr>
          <w:p w14:paraId="3E1278E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urseraceae</w:t>
            </w:r>
          </w:p>
        </w:tc>
        <w:tc>
          <w:tcPr>
            <w:tcW w:w="1344" w:type="pct"/>
            <w:hideMark/>
          </w:tcPr>
          <w:p w14:paraId="65B4456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wound healing</w:t>
            </w:r>
          </w:p>
        </w:tc>
      </w:tr>
      <w:tr w:rsidR="00680DEA" w:rsidRPr="00680DEA" w14:paraId="57D38753" w14:textId="77777777" w:rsidTr="000C0E90">
        <w:tc>
          <w:tcPr>
            <w:tcW w:w="526" w:type="pct"/>
          </w:tcPr>
          <w:p w14:paraId="1D23A8DE"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7C12193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yrtle (</w:t>
            </w:r>
            <w:proofErr w:type="spellStart"/>
            <w:r w:rsidRPr="00680DEA">
              <w:rPr>
                <w:rFonts w:ascii="Times New Roman" w:eastAsia="Times New Roman" w:hAnsi="Times New Roman" w:cs="Times New Roman"/>
                <w:i/>
                <w:iCs/>
                <w:color w:val="000000" w:themeColor="text1"/>
                <w:sz w:val="24"/>
                <w:szCs w:val="24"/>
                <w:lang w:bidi="hi-IN"/>
              </w:rPr>
              <w:t>Myrtus</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communis</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5D5E91F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1012D77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aceae</w:t>
            </w:r>
            <w:proofErr w:type="spellEnd"/>
          </w:p>
        </w:tc>
        <w:tc>
          <w:tcPr>
            <w:tcW w:w="1344" w:type="pct"/>
            <w:hideMark/>
          </w:tcPr>
          <w:p w14:paraId="3DE0100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stringent</w:t>
            </w:r>
          </w:p>
        </w:tc>
      </w:tr>
      <w:tr w:rsidR="00680DEA" w:rsidRPr="00680DEA" w14:paraId="2DB216F8" w14:textId="77777777" w:rsidTr="000C0E90">
        <w:tc>
          <w:tcPr>
            <w:tcW w:w="526" w:type="pct"/>
          </w:tcPr>
          <w:p w14:paraId="68FB707D"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1117567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Neem (</w:t>
            </w:r>
            <w:proofErr w:type="spellStart"/>
            <w:r w:rsidRPr="00680DEA">
              <w:rPr>
                <w:rFonts w:ascii="Times New Roman" w:eastAsia="Times New Roman" w:hAnsi="Times New Roman" w:cs="Times New Roman"/>
                <w:i/>
                <w:iCs/>
                <w:color w:val="000000" w:themeColor="text1"/>
                <w:sz w:val="24"/>
                <w:szCs w:val="24"/>
                <w:lang w:bidi="hi-IN"/>
              </w:rPr>
              <w:t>Azadirachta</w:t>
            </w:r>
            <w:proofErr w:type="spellEnd"/>
            <w:r w:rsidRPr="00680DEA">
              <w:rPr>
                <w:rFonts w:ascii="Times New Roman" w:eastAsia="Times New Roman" w:hAnsi="Times New Roman" w:cs="Times New Roman"/>
                <w:i/>
                <w:iCs/>
                <w:color w:val="000000" w:themeColor="text1"/>
                <w:sz w:val="24"/>
                <w:szCs w:val="24"/>
                <w:lang w:bidi="hi-IN"/>
              </w:rPr>
              <w:t xml:space="preserve"> </w:t>
            </w:r>
            <w:proofErr w:type="spellStart"/>
            <w:r w:rsidRPr="00680DEA">
              <w:rPr>
                <w:rFonts w:ascii="Times New Roman" w:eastAsia="Times New Roman" w:hAnsi="Times New Roman" w:cs="Times New Roman"/>
                <w:i/>
                <w:iCs/>
                <w:color w:val="000000" w:themeColor="text1"/>
                <w:sz w:val="24"/>
                <w:szCs w:val="24"/>
                <w:lang w:bidi="hi-IN"/>
              </w:rPr>
              <w:t>indic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475D9C2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bark, seeds</w:t>
            </w:r>
          </w:p>
        </w:tc>
        <w:tc>
          <w:tcPr>
            <w:tcW w:w="1049" w:type="pct"/>
            <w:hideMark/>
          </w:tcPr>
          <w:p w14:paraId="6D3D4EF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eliaceae</w:t>
            </w:r>
            <w:proofErr w:type="spellEnd"/>
          </w:p>
        </w:tc>
        <w:tc>
          <w:tcPr>
            <w:tcW w:w="1344" w:type="pct"/>
            <w:hideMark/>
          </w:tcPr>
          <w:p w14:paraId="640BA47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fungal, anti-inflammatory, analgesic</w:t>
            </w:r>
          </w:p>
        </w:tc>
      </w:tr>
      <w:tr w:rsidR="00680DEA" w:rsidRPr="00680DEA" w14:paraId="0235E9D0" w14:textId="77777777" w:rsidTr="000C0E90">
        <w:tc>
          <w:tcPr>
            <w:tcW w:w="526" w:type="pct"/>
          </w:tcPr>
          <w:p w14:paraId="2427ED7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2ACE42C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Onion (</w:t>
            </w:r>
            <w:r w:rsidRPr="00680DEA">
              <w:rPr>
                <w:rFonts w:ascii="Times New Roman" w:eastAsia="Times New Roman" w:hAnsi="Times New Roman" w:cs="Times New Roman"/>
                <w:i/>
                <w:iCs/>
                <w:color w:val="000000" w:themeColor="text1"/>
                <w:sz w:val="24"/>
                <w:szCs w:val="24"/>
                <w:lang w:bidi="hi-IN"/>
              </w:rPr>
              <w:t xml:space="preserve">Allium </w:t>
            </w:r>
            <w:proofErr w:type="spellStart"/>
            <w:r w:rsidRPr="00680DEA">
              <w:rPr>
                <w:rFonts w:ascii="Times New Roman" w:eastAsia="Times New Roman" w:hAnsi="Times New Roman" w:cs="Times New Roman"/>
                <w:i/>
                <w:iCs/>
                <w:color w:val="000000" w:themeColor="text1"/>
                <w:sz w:val="24"/>
                <w:szCs w:val="24"/>
                <w:lang w:bidi="hi-IN"/>
              </w:rPr>
              <w:t>cep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45E5986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ulbs, extract</w:t>
            </w:r>
          </w:p>
        </w:tc>
        <w:tc>
          <w:tcPr>
            <w:tcW w:w="1049" w:type="pct"/>
            <w:hideMark/>
          </w:tcPr>
          <w:p w14:paraId="141375E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Amaryllidaceae</w:t>
            </w:r>
            <w:proofErr w:type="spellEnd"/>
          </w:p>
        </w:tc>
        <w:tc>
          <w:tcPr>
            <w:tcW w:w="1344" w:type="pct"/>
            <w:hideMark/>
          </w:tcPr>
          <w:p w14:paraId="499F6015"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w:t>
            </w:r>
          </w:p>
        </w:tc>
      </w:tr>
      <w:tr w:rsidR="00680DEA" w:rsidRPr="00680DEA" w14:paraId="2FB31E88" w14:textId="77777777" w:rsidTr="000C0E90">
        <w:tc>
          <w:tcPr>
            <w:tcW w:w="526" w:type="pct"/>
          </w:tcPr>
          <w:p w14:paraId="69577E6B"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C99AF0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eppermint (</w:t>
            </w:r>
            <w:r w:rsidRPr="00680DEA">
              <w:rPr>
                <w:rFonts w:ascii="Times New Roman" w:eastAsia="Times New Roman" w:hAnsi="Times New Roman" w:cs="Times New Roman"/>
                <w:i/>
                <w:iCs/>
                <w:color w:val="000000" w:themeColor="text1"/>
                <w:sz w:val="24"/>
                <w:szCs w:val="24"/>
                <w:lang w:bidi="hi-IN"/>
              </w:rPr>
              <w:t xml:space="preserve">Mentha </w:t>
            </w:r>
            <w:proofErr w:type="spellStart"/>
            <w:r w:rsidRPr="00680DEA">
              <w:rPr>
                <w:rFonts w:ascii="Times New Roman" w:eastAsia="Times New Roman" w:hAnsi="Times New Roman" w:cs="Times New Roman"/>
                <w:i/>
                <w:iCs/>
                <w:color w:val="000000" w:themeColor="text1"/>
                <w:sz w:val="24"/>
                <w:szCs w:val="24"/>
                <w:lang w:bidi="hi-IN"/>
              </w:rPr>
              <w:t>piperita</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0EDBABE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1C5F98E3"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1A7904A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algesic, anti-inflammatory</w:t>
            </w:r>
          </w:p>
        </w:tc>
      </w:tr>
      <w:tr w:rsidR="00680DEA" w:rsidRPr="00680DEA" w14:paraId="449413D8" w14:textId="77777777" w:rsidTr="000C0E90">
        <w:tc>
          <w:tcPr>
            <w:tcW w:w="526" w:type="pct"/>
          </w:tcPr>
          <w:p w14:paraId="05A707EC"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73E7AB45"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lantain (</w:t>
            </w:r>
            <w:proofErr w:type="spellStart"/>
            <w:r w:rsidRPr="00680DEA">
              <w:rPr>
                <w:rFonts w:ascii="Times New Roman" w:eastAsia="Times New Roman" w:hAnsi="Times New Roman" w:cs="Times New Roman"/>
                <w:i/>
                <w:iCs/>
                <w:color w:val="000000" w:themeColor="text1"/>
                <w:sz w:val="24"/>
                <w:szCs w:val="24"/>
                <w:lang w:bidi="hi-IN"/>
              </w:rPr>
              <w:t>Plantago</w:t>
            </w:r>
            <w:proofErr w:type="spellEnd"/>
            <w:r w:rsidRPr="00680DEA">
              <w:rPr>
                <w:rFonts w:ascii="Times New Roman" w:eastAsia="Times New Roman" w:hAnsi="Times New Roman" w:cs="Times New Roman"/>
                <w:i/>
                <w:iCs/>
                <w:color w:val="000000" w:themeColor="text1"/>
                <w:sz w:val="24"/>
                <w:szCs w:val="24"/>
                <w:lang w:bidi="hi-IN"/>
              </w:rPr>
              <w:t xml:space="preserve"> major</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19A25B4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seeds</w:t>
            </w:r>
          </w:p>
        </w:tc>
        <w:tc>
          <w:tcPr>
            <w:tcW w:w="1049" w:type="pct"/>
            <w:hideMark/>
          </w:tcPr>
          <w:p w14:paraId="0495356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lantaginaceae</w:t>
            </w:r>
          </w:p>
        </w:tc>
        <w:tc>
          <w:tcPr>
            <w:tcW w:w="1344" w:type="pct"/>
            <w:hideMark/>
          </w:tcPr>
          <w:p w14:paraId="6B2D514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wound healing</w:t>
            </w:r>
          </w:p>
        </w:tc>
      </w:tr>
      <w:tr w:rsidR="00680DEA" w:rsidRPr="00680DEA" w14:paraId="420DA9ED" w14:textId="77777777" w:rsidTr="000C0E90">
        <w:tc>
          <w:tcPr>
            <w:tcW w:w="526" w:type="pct"/>
          </w:tcPr>
          <w:p w14:paraId="7FCA1377"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0659BFC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osemary (</w:t>
            </w:r>
            <w:r w:rsidRPr="00680DEA">
              <w:rPr>
                <w:rFonts w:ascii="Times New Roman" w:eastAsia="Times New Roman" w:hAnsi="Times New Roman" w:cs="Times New Roman"/>
                <w:i/>
                <w:iCs/>
                <w:color w:val="000000" w:themeColor="text1"/>
                <w:sz w:val="24"/>
                <w:szCs w:val="24"/>
                <w:lang w:bidi="hi-IN"/>
              </w:rPr>
              <w:t>Rosmarinus officinal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3C201A2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3699101B"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290BBAE5"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antioxidant</w:t>
            </w:r>
          </w:p>
        </w:tc>
      </w:tr>
      <w:tr w:rsidR="00680DEA" w:rsidRPr="00680DEA" w14:paraId="443D96A4" w14:textId="77777777" w:rsidTr="000C0E90">
        <w:tc>
          <w:tcPr>
            <w:tcW w:w="526" w:type="pct"/>
          </w:tcPr>
          <w:p w14:paraId="213CAE8F"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3001660A"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Sage (</w:t>
            </w:r>
            <w:r w:rsidRPr="00680DEA">
              <w:rPr>
                <w:rFonts w:ascii="Times New Roman" w:eastAsia="Times New Roman" w:hAnsi="Times New Roman" w:cs="Times New Roman"/>
                <w:i/>
                <w:iCs/>
                <w:color w:val="000000" w:themeColor="text1"/>
                <w:sz w:val="24"/>
                <w:szCs w:val="24"/>
                <w:lang w:bidi="hi-IN"/>
              </w:rPr>
              <w:t>Salvia officinal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40B4490D"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5F635322"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0079304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w:t>
            </w:r>
          </w:p>
        </w:tc>
      </w:tr>
      <w:tr w:rsidR="00680DEA" w:rsidRPr="00680DEA" w14:paraId="6116EAE4" w14:textId="77777777" w:rsidTr="000C0E90">
        <w:tc>
          <w:tcPr>
            <w:tcW w:w="526" w:type="pct"/>
          </w:tcPr>
          <w:p w14:paraId="2D606AA9"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66E893A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ea Tree (</w:t>
            </w:r>
            <w:r w:rsidRPr="00680DEA">
              <w:rPr>
                <w:rFonts w:ascii="Times New Roman" w:eastAsia="Times New Roman" w:hAnsi="Times New Roman" w:cs="Times New Roman"/>
                <w:i/>
                <w:iCs/>
                <w:color w:val="000000" w:themeColor="text1"/>
                <w:sz w:val="24"/>
                <w:szCs w:val="24"/>
                <w:lang w:bidi="hi-IN"/>
              </w:rPr>
              <w:t>Melaleuca alternifoli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0375921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5071373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aceae</w:t>
            </w:r>
            <w:proofErr w:type="spellEnd"/>
          </w:p>
        </w:tc>
        <w:tc>
          <w:tcPr>
            <w:tcW w:w="1344" w:type="pct"/>
            <w:hideMark/>
          </w:tcPr>
          <w:p w14:paraId="22603D2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analgesic</w:t>
            </w:r>
          </w:p>
        </w:tc>
      </w:tr>
      <w:tr w:rsidR="00680DEA" w:rsidRPr="00680DEA" w14:paraId="5C31EEA3" w14:textId="77777777" w:rsidTr="000C0E90">
        <w:tc>
          <w:tcPr>
            <w:tcW w:w="526" w:type="pct"/>
          </w:tcPr>
          <w:p w14:paraId="48A76029"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820CE06"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hyme (</w:t>
            </w:r>
            <w:r w:rsidRPr="00680DEA">
              <w:rPr>
                <w:rFonts w:ascii="Times New Roman" w:eastAsia="Times New Roman" w:hAnsi="Times New Roman" w:cs="Times New Roman"/>
                <w:i/>
                <w:iCs/>
                <w:color w:val="000000" w:themeColor="text1"/>
                <w:sz w:val="24"/>
                <w:szCs w:val="24"/>
                <w:lang w:bidi="hi-IN"/>
              </w:rPr>
              <w:t>Thymus vulgaris</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7D8CA0C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oil</w:t>
            </w:r>
          </w:p>
        </w:tc>
        <w:tc>
          <w:tcPr>
            <w:tcW w:w="1049" w:type="pct"/>
            <w:hideMark/>
          </w:tcPr>
          <w:p w14:paraId="1701FCD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amiaceae</w:t>
            </w:r>
            <w:proofErr w:type="spellEnd"/>
          </w:p>
        </w:tc>
        <w:tc>
          <w:tcPr>
            <w:tcW w:w="1344" w:type="pct"/>
            <w:hideMark/>
          </w:tcPr>
          <w:p w14:paraId="424E9835"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w:t>
            </w:r>
          </w:p>
        </w:tc>
      </w:tr>
      <w:tr w:rsidR="00680DEA" w:rsidRPr="00680DEA" w14:paraId="0800E7DC" w14:textId="77777777" w:rsidTr="000C0E90">
        <w:tc>
          <w:tcPr>
            <w:tcW w:w="526" w:type="pct"/>
          </w:tcPr>
          <w:p w14:paraId="029CC4B3"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332C691"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urmeric (</w:t>
            </w:r>
            <w:r w:rsidRPr="00680DEA">
              <w:rPr>
                <w:rFonts w:ascii="Times New Roman" w:eastAsia="Times New Roman" w:hAnsi="Times New Roman" w:cs="Times New Roman"/>
                <w:i/>
                <w:iCs/>
                <w:color w:val="000000" w:themeColor="text1"/>
                <w:sz w:val="24"/>
                <w:szCs w:val="24"/>
                <w:lang w:bidi="hi-IN"/>
              </w:rPr>
              <w:t>Curcuma long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5DF883B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hizomes, extract</w:t>
            </w:r>
          </w:p>
        </w:tc>
        <w:tc>
          <w:tcPr>
            <w:tcW w:w="1049" w:type="pct"/>
            <w:hideMark/>
          </w:tcPr>
          <w:p w14:paraId="21E1E890"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Zingiberaceae</w:t>
            </w:r>
            <w:proofErr w:type="spellEnd"/>
          </w:p>
        </w:tc>
        <w:tc>
          <w:tcPr>
            <w:tcW w:w="1344" w:type="pct"/>
            <w:hideMark/>
          </w:tcPr>
          <w:p w14:paraId="72A3910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w:t>
            </w:r>
          </w:p>
        </w:tc>
      </w:tr>
      <w:tr w:rsidR="00680DEA" w:rsidRPr="00680DEA" w14:paraId="3E2B0DA7" w14:textId="77777777" w:rsidTr="000C0E90">
        <w:tc>
          <w:tcPr>
            <w:tcW w:w="526" w:type="pct"/>
          </w:tcPr>
          <w:p w14:paraId="25CB9CB2"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0F470DDE"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Witch Hazel (</w:t>
            </w:r>
            <w:r w:rsidRPr="00680DEA">
              <w:rPr>
                <w:rFonts w:ascii="Times New Roman" w:eastAsia="Times New Roman" w:hAnsi="Times New Roman" w:cs="Times New Roman"/>
                <w:i/>
                <w:iCs/>
                <w:color w:val="000000" w:themeColor="text1"/>
                <w:sz w:val="24"/>
                <w:szCs w:val="24"/>
                <w:lang w:bidi="hi-IN"/>
              </w:rPr>
              <w:t>Hamamelis virginiana</w:t>
            </w:r>
            <w:r w:rsidRPr="00680DEA">
              <w:rPr>
                <w:rFonts w:ascii="Times New Roman" w:eastAsia="Times New Roman" w:hAnsi="Times New Roman" w:cs="Times New Roman"/>
                <w:color w:val="000000" w:themeColor="text1"/>
                <w:sz w:val="24"/>
                <w:szCs w:val="24"/>
                <w:lang w:bidi="hi-IN"/>
              </w:rPr>
              <w:t>)</w:t>
            </w:r>
          </w:p>
        </w:tc>
        <w:tc>
          <w:tcPr>
            <w:tcW w:w="869" w:type="pct"/>
            <w:hideMark/>
          </w:tcPr>
          <w:p w14:paraId="33EBAFC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eaves, bark</w:t>
            </w:r>
          </w:p>
        </w:tc>
        <w:tc>
          <w:tcPr>
            <w:tcW w:w="1049" w:type="pct"/>
            <w:hideMark/>
          </w:tcPr>
          <w:p w14:paraId="73C32C9F"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Hamamelidaceae</w:t>
            </w:r>
            <w:proofErr w:type="spellEnd"/>
          </w:p>
        </w:tc>
        <w:tc>
          <w:tcPr>
            <w:tcW w:w="1344" w:type="pct"/>
            <w:hideMark/>
          </w:tcPr>
          <w:p w14:paraId="2193CCF8"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stringent, anti-inflammatory</w:t>
            </w:r>
          </w:p>
        </w:tc>
      </w:tr>
      <w:tr w:rsidR="00680DEA" w:rsidRPr="00680DEA" w14:paraId="035F30E7" w14:textId="77777777" w:rsidTr="000C0E90">
        <w:tc>
          <w:tcPr>
            <w:tcW w:w="526" w:type="pct"/>
          </w:tcPr>
          <w:p w14:paraId="14B7850E" w14:textId="77777777" w:rsidR="00A008C1" w:rsidRPr="00680DEA" w:rsidRDefault="00A008C1" w:rsidP="00FB5AAD">
            <w:pPr>
              <w:pStyle w:val="ListParagraph"/>
              <w:numPr>
                <w:ilvl w:val="0"/>
                <w:numId w:val="4"/>
              </w:numPr>
              <w:spacing w:after="0" w:line="360" w:lineRule="auto"/>
              <w:rPr>
                <w:rFonts w:ascii="Times New Roman" w:eastAsia="Times New Roman" w:hAnsi="Times New Roman" w:cs="Times New Roman"/>
                <w:color w:val="000000" w:themeColor="text1"/>
                <w:sz w:val="24"/>
                <w:szCs w:val="24"/>
                <w:lang w:bidi="hi-IN"/>
              </w:rPr>
            </w:pPr>
          </w:p>
        </w:tc>
        <w:tc>
          <w:tcPr>
            <w:tcW w:w="1212" w:type="pct"/>
          </w:tcPr>
          <w:p w14:paraId="5F782534"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Yarrow (</w:t>
            </w:r>
            <w:r w:rsidRPr="00680DEA">
              <w:rPr>
                <w:rFonts w:ascii="Times New Roman" w:eastAsia="Times New Roman" w:hAnsi="Times New Roman" w:cs="Times New Roman"/>
                <w:i/>
                <w:iCs/>
                <w:color w:val="000000" w:themeColor="text1"/>
                <w:sz w:val="24"/>
                <w:szCs w:val="24"/>
                <w:lang w:bidi="hi-IN"/>
              </w:rPr>
              <w:t xml:space="preserve">Achillea </w:t>
            </w:r>
            <w:proofErr w:type="spellStart"/>
            <w:r w:rsidRPr="00680DEA">
              <w:rPr>
                <w:rFonts w:ascii="Times New Roman" w:eastAsia="Times New Roman" w:hAnsi="Times New Roman" w:cs="Times New Roman"/>
                <w:i/>
                <w:iCs/>
                <w:color w:val="000000" w:themeColor="text1"/>
                <w:sz w:val="24"/>
                <w:szCs w:val="24"/>
                <w:lang w:bidi="hi-IN"/>
              </w:rPr>
              <w:t>millefolium</w:t>
            </w:r>
            <w:proofErr w:type="spellEnd"/>
            <w:r w:rsidRPr="00680DEA">
              <w:rPr>
                <w:rFonts w:ascii="Times New Roman" w:eastAsia="Times New Roman" w:hAnsi="Times New Roman" w:cs="Times New Roman"/>
                <w:color w:val="000000" w:themeColor="text1"/>
                <w:sz w:val="24"/>
                <w:szCs w:val="24"/>
                <w:lang w:bidi="hi-IN"/>
              </w:rPr>
              <w:t>)</w:t>
            </w:r>
          </w:p>
        </w:tc>
        <w:tc>
          <w:tcPr>
            <w:tcW w:w="869" w:type="pct"/>
            <w:hideMark/>
          </w:tcPr>
          <w:p w14:paraId="1F3821CC"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owers, leaves</w:t>
            </w:r>
          </w:p>
        </w:tc>
        <w:tc>
          <w:tcPr>
            <w:tcW w:w="1049" w:type="pct"/>
            <w:hideMark/>
          </w:tcPr>
          <w:p w14:paraId="477543C9"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steraceae</w:t>
            </w:r>
          </w:p>
        </w:tc>
        <w:tc>
          <w:tcPr>
            <w:tcW w:w="1344" w:type="pct"/>
            <w:hideMark/>
          </w:tcPr>
          <w:p w14:paraId="78B64417" w14:textId="77777777" w:rsidR="00A008C1" w:rsidRPr="00680DEA" w:rsidRDefault="00A008C1" w:rsidP="00FB5AAD">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stringent, wound healing</w:t>
            </w:r>
          </w:p>
        </w:tc>
      </w:tr>
    </w:tbl>
    <w:p w14:paraId="59282FF1" w14:textId="67130A27" w:rsidR="00E41A26" w:rsidRPr="00680DEA" w:rsidRDefault="00E41A26" w:rsidP="00EF7D70">
      <w:pPr>
        <w:spacing w:line="360" w:lineRule="auto"/>
        <w:jc w:val="both"/>
        <w:rPr>
          <w:rFonts w:ascii="Times New Roman" w:hAnsi="Times New Roman" w:cs="Times New Roman"/>
          <w:color w:val="000000" w:themeColor="text1"/>
          <w:sz w:val="24"/>
          <w:szCs w:val="24"/>
        </w:rPr>
      </w:pPr>
    </w:p>
    <w:p w14:paraId="607976C6" w14:textId="79640FCA" w:rsidR="00F65272" w:rsidRPr="00921CAF" w:rsidRDefault="00F65272" w:rsidP="006E40E6">
      <w:pPr>
        <w:pStyle w:val="Heading2"/>
        <w:numPr>
          <w:ilvl w:val="1"/>
          <w:numId w:val="2"/>
        </w:numPr>
        <w:rPr>
          <w:rFonts w:ascii="Times New Roman" w:hAnsi="Times New Roman" w:cs="Times New Roman"/>
          <w:b/>
          <w:bCs/>
          <w:color w:val="000000" w:themeColor="text1"/>
          <w:sz w:val="24"/>
          <w:szCs w:val="24"/>
        </w:rPr>
      </w:pPr>
      <w:r w:rsidRPr="00921CAF">
        <w:rPr>
          <w:rFonts w:ascii="Times New Roman" w:hAnsi="Times New Roman" w:cs="Times New Roman"/>
          <w:b/>
          <w:bCs/>
          <w:color w:val="000000" w:themeColor="text1"/>
          <w:sz w:val="24"/>
          <w:szCs w:val="24"/>
        </w:rPr>
        <w:t>Reported phytoconstituents used in dental hygiene and associated complications</w:t>
      </w:r>
    </w:p>
    <w:p w14:paraId="1E432D89" w14:textId="75042704" w:rsidR="00F65272" w:rsidRPr="00680DEA" w:rsidRDefault="00F65272"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Phytoconstituents play a pivotal role in dental hygiene and associated complications by harnessing the therapeutic potential of natural compounds derived from plants. These bioactive constituents, such as polyphenols, flavonoids, and essential oils, offer a spectrum of beneficial effects. Their antimicrobial properties combat oral pathogens, reducing plaque formation and preventing gum disease. Anti-inflammatory actions alleviate gum inflammation and soothe discomfort, while antioxidative capabilities protect oral tissues from oxidative stress and promote healing. Phytoconstituents like xylitol and propolis hinder bacterial adhesion, contributing to cavity prevention. Moreover, these natural compounds often possess analgesic qualities, providing relief from dental pain. Through their multifaceted actions, phytoconstituents represent a promising avenue for enhancing dental hygiene, supporting overall oral health, and addressing associated complications, while fostering a more holistic and integrative approach to oral care. However, their use should be guided by evidence-based practices and professional recommendations for optimal outcomes</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1016/j.sjdr.2014.02.002","ISSN":"23520043","abstract":"Salvadora persica L. of the family Salvadoraceae, is an evergreen shrub, with a short trunk 4-6 m tall, smooth green leaves and white bark. Meswak, a chewing stick is prepared from its stings and roots. Its anatomical structure as well as its chemical constituent which had been investigated from time to time in last three decades made this plant a choice as tooth-powder and tooth-cleaner. The acceptance of meswak is broad due to the fact that a part of Islam's religious practice is the incorporation of dental hygiene and recommends meswak specifically for this purpose. Moreover the traditional use of S. persica as antimicrobial toothbrush stick for oral hygiene and to treat gum inflammation, is a part of Greeko-Arab system of medicine and is a centuries old practice. The available literature mostly stresses upon the higher antibacterial activity against oral bacteria of Meswak although the plant has other medicinal values. So keeping all of its beneficial therapeutic properties in view, this review was focused to highlight the available literature of its role in maintaining the dental hygiene and ultimately the potential and safely use as dental remedy.","author":[{"dropping-particle":"","family":"Ahmad","given":"Hilal","non-dropping-particle":"","parse-names":false,"suffix":""},{"dropping-particle":"","family":"Rajagopal","given":"K.","non-dropping-particle":"","parse-names":false,"suffix":""}],"container-title":"Saudi Journal for Dental Research","id":"ITEM-1","issued":{"date-parts":[["2014"]]},"title":"Salvadora persica L. (Meswak) in dental hygiene","type":"article"},"uris":["http://www.mendeley.com/documents/?uuid=69c90b86-d7fb-4d0a-9f59-7c4ae41ed8a3"]},{"id":"ITEM-2","itemData":{"ISSN":"09751459","abstract":"The most common cause of gum disease is lack of observance of oral hygiene and the accumulation of bacterial plaque, followed by dental mass, food intake and dental restorations. Bacterial agents which cause dental plaque formation and ultimately cause tooth decay. Streptococcus mitis is the greatest bacterial agent isolated from dental plaque. Medicinal plants are rich in substances whose pharmacological properties are applied through potent antioxidant and bioactive substances. We tried to report medicinal plants with anti-Streptococcus mitis properties in this reviewing study. Searching in this reviewing study was done with words such as Streptococcus mitis, dental diseases, medical plants and phytotherapy. Searching was done from databases such as Scopus, ISC, SID, Magiran and several other databases. Accordingly, 9 medical plants effective on Streptococcus mitis are used. According to obtained results, it was determined that Cinnamomum cassia, Spilanthes calva, Azardirachta indica, Acacia nilotica, Ocimum basilicum, Emblica officinalis, Terminalia bellirica, Syzygium cuminii and Syzygium aromaticum medicinal plants are the most important medicinal plants with anti-Streptococcus mytises effects. Medicinal plants of this study have anti-Streptococcus mitis effects due to bioactive substances, antioxidants, flavonoids, flavones, anthocyanins, etc.","author":[{"dropping-particle":"","family":"Rezaei","given":"Nahid","non-dropping-particle":"","parse-names":false,"suffix":""},{"dropping-particle":"","family":"Rezaei","given":"Faranak","non-dropping-particle":"","parse-names":false,"suffix":""},{"dropping-particle":"","family":"Shahsavari","given":"Somayeh","non-dropping-particle":"","parse-names":false,"suffix":""}],"container-title":"Journal of Pharmaceutical Sciences and Research","id":"ITEM-2","issued":{"date-parts":[["2017"]]},"title":"Phytotherapy for Streptococcus mitis","type":"article-journal"},"uris":["http://www.mendeley.com/documents/?uuid=ce37069c-c089-402d-9cfb-171700bd0539"]},{"id":"ITEM-3","itemData":{"DOI":"10.22038/ijbms.2018.31997.7690","ISSN":"20083874","abstract":"Objective(s): Periodontal diseases are among prevalent oral health problems which may ultimately lead to severe complications in oral cavity. Herbal products can be designed as single or multicomponent preparations for better oral health. This study aims to review current clinical trials on the effectiveness of herbal products in gingivitis. Materials and Methods: Electronic databases, including Pub Med, Scopus, Science Direct and Cochrane library were searched with the keywords “gingivitis” in the title/abstract and “plant/ extract/ herb” in the whole text for clinical trials on herbal treatments for gingivitis. Data were collected from 2000 until January 2018. Only papers with English full-texts were included in our study. Results: Herbal medicines in the form of dentifrice, mouth rinse, gel, and gum were assessed in gingivitis via specific indices including plaque index, bleeding index, microbial count, and biomarkers of inflammation. Pomegranate, aloe, green tea, and miswak have a large body of evidence supporting their effectiveness in gingivitis. They could act via several mechanisms such as decrease in gingival inflammation and bleeding, inhibition of dental plaque formation, and improvement in different indices of oral hygiene. Some polyherbal formulations such as triphala were also significantly effective in managing gingivitis complications. Conclusion: Our study supports the efficacy and safety of several medicinal plants for gingivitis; however, some plants do not have enough evidence due to the few number of clinical trials. Thus, future studies are mandatory for further confirmation of the efficacy of these medicinal plants.","author":[{"dropping-particle":"","family":"Safiaghdam","given":"Hannaneh","non-dropping-particle":"","parse-names":false,"suffix":""},{"dropping-particle":"","family":"Oveissi","given":"Vahideh","non-dropping-particle":"","parse-names":false,"suffix":""},{"dropping-particle":"","family":"Bahramsoltani","given":"Roodabeh","non-dropping-particle":"","parse-names":false,"suffix":""},{"dropping-particle":"","family":"Farzaei","given":"Mohammad Hosein","non-dropping-particle":"","parse-names":false,"suffix":""},{"dropping-particle":"","family":"Rahimi","given":"Roja","non-dropping-particle":"","parse-names":false,"suffix":""}],"container-title":"Iranian Journal of Basic Medical Sciences","id":"ITEM-3","issued":{"date-parts":[["2018"]]},"title":"Medicinal plants for gingivitis: A review of clinical trials","type":"article"},"uris":["http://www.mendeley.com/documents/?uuid=7d008780-0af3-4544-8e39-5fe0a63c8c11"]},{"id":"ITEM-4","itemData":{"DOI":"10.1371/journal.pone.0239316","ISSN":"19326203","PMID":"33031410","abstract":"Porphyromonas gingivalis is the keystone pathogen of periodontitis, a chronic inflammatory disease which causes tooth loss and deterioration of gingiva. Medicinal plants have been traditionally used for oral hygiene and health and might play a role as antibacterial agents against oral pathogens. In this work, we aimed to evaluate the antibacterial activity of plants used for oral hygiene or symptoms of periodontitis against P. gingivalis. We first reviewed the literature to identify plant species used for oral hygiene or symptoms of periodontitis. Then, we cross-checked this species list with our in-house library of plant extracts to select extracts for testing. Antibacterial activity tests were then performed for each plant extract against P. gingivalis, and their cytotoxicity was assessed on HaCaT cells. The selectivity index (SI) was then calculated. A total of 416 plant species belonging to 110 families and 305 genera were documented through our literature search, and 158 plant species were noted as being used by North American Native peoples Once cross-checked with the extracts contained in our library of natural products, 30 matches were identified and 21 were defined as high priority. Of the 109 extracts from 21 plant species selected and tested, 21 extracts from 11 plants had higher than 90% inhibition on P. gingivalis at 64 μg/mL and were further selected for MIC (Minimum Inhibitory Concentration) assays. Out of 21 plant extracts, 13 extracts (7 plant species) had a SI &gt; 10. Pistacia lentiscus fruits showed the best MIC with value of 8 μg/mL, followed by Zanthoxylum armatum fruits/seeds with a MIC of 16 μg/mL. P. lentiscus fruits also showed the highest SI of 256. Most of the extracts tested present promising antibacterial activity and low cytotoxicity. Further testing for biofilm eradication and examination of activity against other dental pathogens and oral commensals should be performed to confirm the potential of these extracts as antibacterial agents. Future work will focus on application of a bioassay-guided fractionation approach to isolating and identifying the most active natural products in the top performing extracts. This study can serve as a basis for their future development as ingredients for oral hygiene products.","author":[{"dropping-particle":"","family":"Carrol","given":"Danielle H.","non-dropping-particle":"","parse-names":false,"suffix":""},{"dropping-particle":"","family":"Chassagne","given":"François","non-dropping-particle":"","parse-names":false,"suffix":""},{"dropping-particle":"","family":"Dettweiler","given":"Micah","non-dropping-particle":"","parse-names":false,"suffix":""},{"dropping-particle":"","family":"Quave","given":"Cassandra L.","non-dropping-particle":"","parse-names":false,"suffix":""}],"container-title":"PLoS ONE","id":"ITEM-4","issued":{"date-parts":[["2020"]]},"title":"Antibacterial activity of plant species used for oral health against Porphyromonas gingivalis","type":"article-journal"},"uris":["http://www.mendeley.com/documents/?uuid=c7373e8b-02d4-42a6-a417-b479d6e000a6","http://www.mendeley.com/documents/?uuid=af3799a2-fc2a-4c06-918d-794ed33eb276"]},{"id":"ITEM-5","itemData":{"DOI":"10.2174/1871525718666200219140729","ISSN":"18715257","PMID":"32072908","abstract":"Plants play a vital role in the general wellbeing of an individual. Globally plants  are habitually used by the people for the treatment and prevention of various ailments. There is an increased attempt made from ancient days to prevent the disease occurrence rather than to treat it. Through the development of modern scientific procedures, it is now identified that the usage of plants in different forms promotes the health of the patient. Oral and dental hygiene is the primary factor of a human being to lead a healthy life. Poor diet, nutrition and improper hygienic practices lead to teeth and gum diseases, dental cavities and plaque etc., Use of herbal extracts and their products in day-to-day life is a promising and interesting alternative to synthetic compounds to control oral diseases. The present review summarizes the usage of medicinal plants in the treatment and prevention of oral and dental diseases in different aspects.","author":[{"dropping-particle":"","family":"Arumugam","given":"Balakrishnan","non-dropping-particle":"","parse-names":false,"suffix":""},{"dropping-particle":"","family":"Subramaniam","given":"Arunambiga","non-dropping-particle":"","parse-names":false,"suffix":""},{"dropping-particle":"","family":"Alagaraj","given":"Praveena","non-dropping-particle":"","parse-names":false,"suffix":""}],"container-title":"Cardiovascular &amp; Hematological Agents in Medicinal Chemistry","id":"ITEM-5","issued":{"date-parts":[["2020"]]},"title":"A Review on Impact of Medicinal Plants on the Treatment of Oral and Dental Diseases","type":"article-journal"},"uris":["http://www.mendeley.com/documents/?uuid=b1233a90-f30c-4e5b-9b78-09f5e0bb91a6"]},{"id":"ITEM-6","itemData":{"DOI":"10.5958/0976-5506.2019.03686.6","ISSN":"09765506","abstract":"Gingival and periodontal diseases are among the common problems in oral health globally and is seen to be rising more in developing countries. Most of these diseases are caused due to the microbial aggregates in dental plaque. The conventional chemotherapeutic agents have limited success in the complete elimination and prevention of periodontal disease. Rise of incidence in periodontal diseases,increased resistance by pathogenic bacteria and the threat of opportunistic infections, has renewed the search for alternative and complementary treatment strategies over the years. Ayurveda the ancient system of healthcare mentions a large number of herbal plants beneficial in the management of periodontal infections. The nature derivedphyto-chemicals that are isolated from plants are considered to be better alternatives to synthetic chemotherapeutic agents. The herbs and medicinal plants in the medica (Ayurvedic material) have been proven not only to be safe and useful but with very minimal side effects. This paper attempts to study the various herbal medicinal plants that possess antimicrobial, anti-inflammatory, astringent, antiseptic and analgesic properties which can be used efficaciously for the prevention and management of the gingival and periodontal diseases with minimal adverse reactions. Hence an integration of modern oral hygiene practices with the ancient traditional ayurvedic herbs in the various gingival and periodontal diseases can provide safe, affordable and economic treatment options to patients in general and to the low socio-economic group.","author":[{"dropping-particle":"","family":"Mohanty","given":"Rinkee","non-dropping-particle":"","parse-names":false,"suffix":""},{"dropping-particle":"","family":"Mohanty","given":"Gatha","non-dropping-particle":"","parse-names":false,"suffix":""},{"dropping-particle":"","family":"Nayak","given":"Rashmita","non-dropping-particle":"","parse-names":false,"suffix":""},{"dropping-particle":"","family":"Satpathy","given":"Anurag","non-dropping-particle":"","parse-names":false,"suffix":""}],"container-title":"Indian Journal of Public Health Research and Development","id":"ITEM-6","issued":{"date-parts":[["2019"]]},"title":"Role of medicinal herbs in periodontal therapy","type":"article-journal"},"uris":["http://www.mendeley.com/documents/?uuid=056bafd0-2ba4-4b3b-8ec5-be3be758634c"]},{"id":"ITEM-7","itemData":{"ISSN":"09757619","abstract":"Plants are the only source of medicine and because of its properties, many places uses herbal products than synthetic drugs. Synthetic drugs are sometimes harmful and can cause side-effects in certain individuals. The objective of this article is to review the efficacy of using curcumin in the treatment of periodontal diseases and to highlight its pharmacological actions in dentistry. Turmeric is an ancient dye and is a flavouring and medicinal herb which is widely used in Asian countries. It is mostly known by its name because the herb is widely used in Indian medicine, cookery and in cosmetics. Curcumin is the main component of turmeric.Curcuma Longa has a number of medicinal properties and has been attributed as a traditional medicine.It has proven to have anti-inflammatory, antimicrobial, anti-oxidant properties and has a major role in periodontal diseases and oral cancers unlike other plant medicines. The misuse and frequent use of differently available therapeutic agents leads to the evolution of of increased prevalence of side effects and develops resistant strains. They are commercially available and is affordable and is easily used. These plant products are used in dentistry to promote oral hygiene and to improve dental health. Our daily intake of consists of foods containing sugar diet,bakery and carbonated drinks that increases the prevalence of dental caries.Lack of maintaining proper oral hygiene can accumulate plaque and calculus which is the main aetiology for developing gingivitis and periodontitis. Since the oral cavity is said to be the mirror of illness in other areas of the body and systemic diseases are being manifested in in the soft tissue of the oral mucosa of the mouth. Hence overall health can be affected when oral health is compromised.Therefore, traditional plants can treat bacterial infections and are considered as a very good alternative to synthetic chemicals.","author":[{"dropping-particle":"","family":"Monisha","given":"K.","non-dropping-particle":"","parse-names":false,"suffix":""},{"dropping-particle":"","family":"Ramamurthy","given":"Jaiganesh","non-dropping-particle":"","parse-names":false,"suffix":""}],"container-title":"Drug Invention Today","id":"ITEM-7","issued":{"date-parts":[["2019"]]},"title":"Role of Curcumin in Periodontal disease - A Review","type":"article"},"uris":["http://www.mendeley.com/documents/?uuid=13b3126e-10a7-4468-958d-9b0e1f37c4f1"]},{"id":"ITEM-8","itemData":{"ISSN":"0972592X","abstract":"An oral care medicinal plants survey was conducted in different districts of Tamil Nadu during the period of 2000-2004. A total of 114 plants species, distributed among 97 genera belonging to 51 families were recorded. Most of the plants are used to relieve toothache (29.82%), as toothbrush (25.43%), mouthwash/gargle (16.66%), against common dental diseases (14.03%), mouth related stomatitis/ulcer/gingivitis (12.28%) and gum bleeding/disorders (10.53%). In the present paper these plants are arranged in alphabetical order with their scientific name, family, local name, part used and existing/surveyed uses.","author":[{"dropping-particle":"","family":"Ganesan","given":"S.","non-dropping-particle":"","parse-names":false,"suffix":""}],"container-title":"Natural Product Radiance","id":"ITEM-8","issued":{"date-parts":[["2008"]]},"title":"Traditional oral care medicinal plants survey of Tamil Nadu","type":"article-journal"},"uris":["http://www.mendeley.com/documents/?uuid=59e925e6-f5c1-4d30-9bf7-21019c7b4e44"]},{"id":"ITEM-9","itemData":{"DOI":"10.1016/j.jsps.2018.03.017","ISSN":"13190164","abstract":"Antibiotic resistance in bacterial species is opening new avenues to search for alternative modes of antimicrobial treatment, medicinal plant extracts being one among them. The aim of this study was to access the possibility of medicinal plant extract from Shih in the manufacture of pharmaceutical preparations for oral hygiene specifically for the prevention and treatment of dental caries due to Streptococcus mutans. Antimicrobial effects of crude organic extract of Shih on S. mutans isolated from the saliva were examined by taking S. mutans with culture media only (−ve control); S. mutans treated with the antibiotic gentamicin (+ve control) and S. mutans treated with Shih. Minimal Inhibitory Concentration (MIC) and Minimal Bactericidal Concentration (MBC) were Determination by Iodonitrotetrazolium chloride (INT) colorimetric assay Time-kill dynamic assay was performed using broth microdilution method. The metabolic reason behind the bacteriostatic and bactericidal effect were studied by measuring the glucose utilization by the microbes, pH as a measure of acid production, nucleic acids quantitation to check the DNA status and inhibition of water-insoluble glucan synthesis were undertaken. Shih MIC for S. mutans was at 2.5 mg/ml and MBC was 4 mg/ml. S. mutans bacterial population started reclining within 60 min of incubation with Shih at MBC. Utilization of added glucose was very high at MIC due to bacteria overcoming the stress, whereas at MBC its utilization was less. Accordingly pH also became acidic to 2.9 with MIC and 4.03 with MBC. There was a great degree of inhibition in the formation of nucleic acids indicating this crude extract interferes with DNA replication. Inhibition of glucan synthesis was to the tune of 45% as compared to control. Thus we conclude that Shih has potentially effective antibacterial activity hence it can be proposed as a potentially effective antiplaque and anticariogenic agent in the form of mouth wash or gum paint. However, the cytotoxicity of the extract needs to be evaluated in in-vitro and in-vivo conditions before it is considered as a safe antiplaque and anticariogenic agent.","author":[{"dropping-particle":"","family":"Mohammed","given":"Amanullah","non-dropping-particle":"","parse-names":false,"suffix":""},{"dropping-particle":"","family":"Syed","given":"Sadatullah","non-dropping-particle":"","parse-names":false,"suffix":""},{"dropping-particle":"","family":"Syed","given":"M. Yaseen","non-dropping-particle":"","parse-names":false,"suffix":""},{"dropping-particle":"","family":"Ali","given":"Azhar Dawasaz","non-dropping-particle":"","parse-names":false,"suffix":""}],"container-title":"Saudi Pharmaceutical Journal","id":"ITEM-9","issued":{"date-parts":[["2018"]]},"title":"Use of herbal extract from Artemisia herba-alba (Shih) in pharmaceutical preparations for dental hygiene","type":"article-journal"},"uris":["http://www.mendeley.com/documents/?uuid=1b470407-37c2-4019-a48e-3f23604d2ca8"]},{"id":"ITEM-10","itemData":{"ISSN":"2277-7105","abstract":"The present study was conducted to document the ethnomedicinal practices followed for oral health and diseases by people of Parsa district, and to suggest that the traditional knowledge should be integrated with modern dental care practices to formulate their sustainable utilization. An ethnomedicinal survey was conducted using specific questionnaire subsequent to personal interview to collect information from traditional healers, local inhabitants, ayurvedic practitioners and old people about the use of medicinal plants in oral care practices. This study identified 33 species belonging to 29 genera and 20 families commonly used by the people of this area to maintain oral health and hygiene and as remedy for dental diseases. Out of 33 plants few plants viz. Achyranthes aspera, Terminalia chebula, Acacia Arabica, Acacia catechu, Tabernaemontana divaricata, Woodfordia fruticosa, Achyranthes bidentata and Vitex negundo are more effective plants for treating dental problems. Valuable ethnomedicinal practices are fast disappearing from rural population. New generation is ignorant of this traditional knowledge. So, measures should be taken to document them and to increase the awareness among youngsters. This study will also be useful for the pharmacologists to isolate the active principles of these plants and incorporate it into the modern healthcare practices for easier and cheaper oral health treatments.","author":[{"dropping-particle":"","family":"Singh","given":"Shila","non-dropping-particle":"","parse-names":false,"suffix":""}],"container-title":"Certified Journal │ Singh. World Journal of Pharmaceutical Research 1614 World Journal of Pharmaceutical Research SJIF Impact Factor 8","id":"ITEM-10","issued":{"date-parts":[["2020"]]},"title":"ETHNOMEDICINAL HERBS USED FOR ORAL HEALTH AND HYGIENE IN NORTHERN PART OF PARSA DISRICT, NEPAL","type":"article-journal"},"uris":["http://www.mendeley.com/documents/?uuid=4d982d37-544b-4a58-a41c-a1bd3e237997","http://www.mendeley.com/documents/?uuid=a306cf65-3245-43c4-90a2-d2e7ad8b10bb"]},{"id":"ITEM-11","itemData":{"abstract":"Toothbrushes and dentifrices are widely used in the modern era for cleaning teeth. For centuries, t wigs from medicinal plants were used as natural toothbrushes. Arabs, Greeks and Romans used twigs and chewing sticks as oral hygiene aids since 3500 BC [1]. The twigs of plants were considered teeth cleaners in the age of Babylonians, some 7,000 years ago [1,2]. Ancient Egyptians, Israelites, Romans [3] and Arabian ancestors utilized these twigs to make their teeth white and shiny. More than 180 plant species have been used as teeth cleaning and chewing twigs in different parts of the world. The most popular and most extensively used of these have been Miswak twigs from the Salvadora persica tree [4]. Miswak contains many phytochemical constituents, making it a good oral hygiene aid. Dental caries and periodontal diseases are caused by bacterial plaque. Dental plaque removal is very effective in treating gingivitis [5]. Mechanical and chemical methods are available for the maintenance of dental plaque removal and oral health. The use of Miswak for oral hygiene serves a dual function, i.e., mechanical plaque control by friction between plant fibers and tooth surfaces and chemical plaque control due to its phytochemical composition [2]. The Miswak chewing stick removes plaque from interproximal sites as well as more accessible sites. [6] As subgingival microbiota is similar irrespective to gender and ethnicity, [7] the benefits of Miswak provide a means of progressive dental hygiene. In 1986 and 2000, the World Health Organization (WHO) endorsed the use of Miswak twigs in an international consensus statement on oral hygiene for regions where its use is customary, and concluded that further research was required to document its effects [8-12]. Several pursuant studies suggest it contains a number of medically beneficial properties, including being antiseptic, astringent, abrasive, detergent, enzyme inhibiting and fluoridative [2,13-16]. Fresh samples of different parts of the S. persica tree were collected in replicate from different geographical locations, viz., Yemen, Sudan, Egypt, Algeria, Saudi Arabia, Syria, India and Pakistan, and were chemically analyzed. Phytochemical data found approximate qualitative agreement with other investigators while quantitative results varied slightly from location to location and season to season. Samples from Yemen, Sudan and Egypt showed slightly higher yields on average compared to yields in the samples from other coun…","author":[{"dropping-particle":"","family":"Ozair","given":"Saleha","non-dropping-particle":"","parse-names":false,"suffix":""},{"dropping-particle":"","family":"Ozair","given":"Aisha","non-dropping-particle":"","parse-names":false,"suffix":""}],"container-title":"Plantmedicines.Org","id":"ITEM-11","issued":{"date-parts":[["2020"]]},"title":"Pharmacological, Therapeutic and Phytochemical Attributes of \" Salvadora Persica\" Plants","type":"article-journal"},"uris":["http://www.mendeley.com/documents/?uuid=144d77f6-fa9b-4ac8-94b0-81389b2eeb65"]}],"mendeley":{"formattedCitation":"(Ahmad and Rajagopal, 2014; Arumugam et al., 2020; Carrol et al., 2020; Ganesan, 2008; Mohammed et al., 2018; Mohanty et al., 2019; Monisha and Ramamurthy, 2019; Ozair and Ozair, 2020; Rezaei et al., 2017; Safiaghdam et al., 2018; Singh, 2020)","plainTextFormattedCitation":"(Ahmad and Rajagopal, 2014; Arumugam et al., 2020; Carrol et al., 2020; Ganesan, 2008; Mohammed et al., 2018; Mohanty et al., 2019; Monisha and Ramamurthy, 2019; Ozair and Ozair, 2020; Rezaei et al., 2017; Safiaghdam et al., 2018; Singh, 2020)","previouslyFormattedCitation":"(Ahmad and Rajagopal, 2014; Arumugam et al., 2020; Carrol et al., 2020; Ganesan, 2008; Mohammed et al., 2018; Mohanty et al., 2019; Monisha and Ramamurthy, 2019; Ozair and Ozair, 2020; Rezaei et al., 2017; Safiaghdam et al., 2018; Singh,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hmad and Rajagopal, 2014; Arumugam et al., 2020; Carrol et al., 2020; Ganesan, 2008; Mohammed et al., 2018; Mohanty et al., 2019; Monisha and Ramamurthy, 2019; Ozair and Ozair, 2020; Rezaei et al., 2017; Safiaghdam et al., 2018; Singh, 2020)</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tbl>
      <w:tblPr>
        <w:tblStyle w:val="TableGrid"/>
        <w:tblW w:w="9795" w:type="dxa"/>
        <w:tblLook w:val="04A0" w:firstRow="1" w:lastRow="0" w:firstColumn="1" w:lastColumn="0" w:noHBand="0" w:noVBand="1"/>
      </w:tblPr>
      <w:tblGrid>
        <w:gridCol w:w="1975"/>
        <w:gridCol w:w="3060"/>
        <w:gridCol w:w="4760"/>
      </w:tblGrid>
      <w:tr w:rsidR="00680DEA" w:rsidRPr="00680DEA" w14:paraId="1AF43D8B" w14:textId="77777777" w:rsidTr="00DF35AE">
        <w:tc>
          <w:tcPr>
            <w:tcW w:w="1975" w:type="dxa"/>
            <w:hideMark/>
          </w:tcPr>
          <w:p w14:paraId="0D024901" w14:textId="77777777" w:rsidR="00E57E39" w:rsidRPr="00680DEA" w:rsidRDefault="00E57E39" w:rsidP="00EF7D70">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Natural Product / Phytoconstituent</w:t>
            </w:r>
          </w:p>
        </w:tc>
        <w:tc>
          <w:tcPr>
            <w:tcW w:w="3060" w:type="dxa"/>
            <w:hideMark/>
          </w:tcPr>
          <w:p w14:paraId="2BB758C5" w14:textId="77777777" w:rsidR="00E57E39" w:rsidRPr="00680DEA" w:rsidRDefault="00E57E39" w:rsidP="00EF7D70">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Source</w:t>
            </w:r>
          </w:p>
        </w:tc>
        <w:tc>
          <w:tcPr>
            <w:tcW w:w="4760" w:type="dxa"/>
            <w:hideMark/>
          </w:tcPr>
          <w:p w14:paraId="33D55A41" w14:textId="77777777" w:rsidR="00E57E39" w:rsidRPr="00680DEA" w:rsidRDefault="00E57E39" w:rsidP="00EF7D70">
            <w:pPr>
              <w:spacing w:after="0" w:line="360" w:lineRule="auto"/>
              <w:jc w:val="center"/>
              <w:rPr>
                <w:rFonts w:ascii="Times New Roman" w:eastAsia="Times New Roman" w:hAnsi="Times New Roman" w:cs="Times New Roman"/>
                <w:b/>
                <w:bCs/>
                <w:color w:val="000000" w:themeColor="text1"/>
                <w:sz w:val="24"/>
                <w:szCs w:val="24"/>
                <w:lang w:bidi="hi-IN"/>
              </w:rPr>
            </w:pPr>
            <w:r w:rsidRPr="00680DEA">
              <w:rPr>
                <w:rFonts w:ascii="Times New Roman" w:eastAsia="Times New Roman" w:hAnsi="Times New Roman" w:cs="Times New Roman"/>
                <w:b/>
                <w:bCs/>
                <w:color w:val="000000" w:themeColor="text1"/>
                <w:sz w:val="24"/>
                <w:szCs w:val="24"/>
                <w:lang w:bidi="hi-IN"/>
              </w:rPr>
              <w:t>Pharmacological Action</w:t>
            </w:r>
          </w:p>
        </w:tc>
      </w:tr>
      <w:tr w:rsidR="00680DEA" w:rsidRPr="00680DEA" w14:paraId="15EC2ECF" w14:textId="77777777" w:rsidTr="00DF35AE">
        <w:tc>
          <w:tcPr>
            <w:tcW w:w="1975" w:type="dxa"/>
            <w:hideMark/>
          </w:tcPr>
          <w:p w14:paraId="26E9AD6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llicin</w:t>
            </w:r>
          </w:p>
        </w:tc>
        <w:tc>
          <w:tcPr>
            <w:tcW w:w="3060" w:type="dxa"/>
            <w:hideMark/>
          </w:tcPr>
          <w:p w14:paraId="6DAD185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arlic</w:t>
            </w:r>
          </w:p>
        </w:tc>
        <w:tc>
          <w:tcPr>
            <w:tcW w:w="4760" w:type="dxa"/>
            <w:hideMark/>
          </w:tcPr>
          <w:p w14:paraId="248B7AA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w:t>
            </w:r>
          </w:p>
        </w:tc>
      </w:tr>
      <w:tr w:rsidR="00680DEA" w:rsidRPr="00680DEA" w14:paraId="79E8F3E3" w14:textId="77777777" w:rsidTr="00DF35AE">
        <w:tc>
          <w:tcPr>
            <w:tcW w:w="1975" w:type="dxa"/>
            <w:hideMark/>
          </w:tcPr>
          <w:p w14:paraId="20CC772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loe Vera Gel</w:t>
            </w:r>
          </w:p>
        </w:tc>
        <w:tc>
          <w:tcPr>
            <w:tcW w:w="3060" w:type="dxa"/>
            <w:hideMark/>
          </w:tcPr>
          <w:p w14:paraId="5F0385E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 xml:space="preserve">Aloe </w:t>
            </w:r>
            <w:proofErr w:type="spellStart"/>
            <w:r w:rsidRPr="00680DEA">
              <w:rPr>
                <w:rFonts w:ascii="Times New Roman" w:eastAsia="Times New Roman" w:hAnsi="Times New Roman" w:cs="Times New Roman"/>
                <w:color w:val="000000" w:themeColor="text1"/>
                <w:sz w:val="24"/>
                <w:szCs w:val="24"/>
                <w:lang w:bidi="hi-IN"/>
              </w:rPr>
              <w:t>vera</w:t>
            </w:r>
            <w:proofErr w:type="spellEnd"/>
            <w:r w:rsidRPr="00680DEA">
              <w:rPr>
                <w:rFonts w:ascii="Times New Roman" w:eastAsia="Times New Roman" w:hAnsi="Times New Roman" w:cs="Times New Roman"/>
                <w:color w:val="000000" w:themeColor="text1"/>
                <w:sz w:val="24"/>
                <w:szCs w:val="24"/>
                <w:lang w:bidi="hi-IN"/>
              </w:rPr>
              <w:t xml:space="preserve"> plant gel</w:t>
            </w:r>
          </w:p>
        </w:tc>
        <w:tc>
          <w:tcPr>
            <w:tcW w:w="4760" w:type="dxa"/>
            <w:hideMark/>
          </w:tcPr>
          <w:p w14:paraId="2534E95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wound healing</w:t>
            </w:r>
          </w:p>
        </w:tc>
      </w:tr>
      <w:tr w:rsidR="00680DEA" w:rsidRPr="00680DEA" w14:paraId="4E4AD8DA" w14:textId="77777777" w:rsidTr="00DF35AE">
        <w:tc>
          <w:tcPr>
            <w:tcW w:w="1975" w:type="dxa"/>
            <w:hideMark/>
          </w:tcPr>
          <w:p w14:paraId="78E155A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hocyanins</w:t>
            </w:r>
          </w:p>
        </w:tc>
        <w:tc>
          <w:tcPr>
            <w:tcW w:w="3060" w:type="dxa"/>
            <w:hideMark/>
          </w:tcPr>
          <w:p w14:paraId="779EFF9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erries, grapes, cherries</w:t>
            </w:r>
          </w:p>
        </w:tc>
        <w:tc>
          <w:tcPr>
            <w:tcW w:w="4760" w:type="dxa"/>
            <w:hideMark/>
          </w:tcPr>
          <w:p w14:paraId="29C038A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anti-inflammatory</w:t>
            </w:r>
          </w:p>
        </w:tc>
      </w:tr>
      <w:tr w:rsidR="00680DEA" w:rsidRPr="00680DEA" w14:paraId="5171187B" w14:textId="77777777" w:rsidTr="00DF35AE">
        <w:tc>
          <w:tcPr>
            <w:tcW w:w="1975" w:type="dxa"/>
            <w:hideMark/>
          </w:tcPr>
          <w:p w14:paraId="286E102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lastRenderedPageBreak/>
              <w:t>Beta-Carotene</w:t>
            </w:r>
          </w:p>
        </w:tc>
        <w:tc>
          <w:tcPr>
            <w:tcW w:w="3060" w:type="dxa"/>
            <w:hideMark/>
          </w:tcPr>
          <w:p w14:paraId="216E12F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arrots, sweet potatoes</w:t>
            </w:r>
          </w:p>
        </w:tc>
        <w:tc>
          <w:tcPr>
            <w:tcW w:w="4760" w:type="dxa"/>
            <w:hideMark/>
          </w:tcPr>
          <w:p w14:paraId="16DA581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immune-stimulating</w:t>
            </w:r>
          </w:p>
        </w:tc>
      </w:tr>
      <w:tr w:rsidR="00680DEA" w:rsidRPr="00680DEA" w14:paraId="562BD57B" w14:textId="77777777" w:rsidTr="00DF35AE">
        <w:tc>
          <w:tcPr>
            <w:tcW w:w="1975" w:type="dxa"/>
            <w:hideMark/>
          </w:tcPr>
          <w:p w14:paraId="7AC5092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romelain</w:t>
            </w:r>
          </w:p>
        </w:tc>
        <w:tc>
          <w:tcPr>
            <w:tcW w:w="3060" w:type="dxa"/>
            <w:hideMark/>
          </w:tcPr>
          <w:p w14:paraId="73FC777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ineapple stem</w:t>
            </w:r>
          </w:p>
        </w:tc>
        <w:tc>
          <w:tcPr>
            <w:tcW w:w="4760" w:type="dxa"/>
            <w:hideMark/>
          </w:tcPr>
          <w:p w14:paraId="3780759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nzymatic cleaning, removal of debris and stains</w:t>
            </w:r>
          </w:p>
        </w:tc>
      </w:tr>
      <w:tr w:rsidR="00680DEA" w:rsidRPr="00680DEA" w14:paraId="77545AD4" w14:textId="77777777" w:rsidTr="00DF35AE">
        <w:tc>
          <w:tcPr>
            <w:tcW w:w="1975" w:type="dxa"/>
            <w:hideMark/>
          </w:tcPr>
          <w:p w14:paraId="6AA9AF4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hlorhexidine</w:t>
            </w:r>
          </w:p>
        </w:tc>
        <w:tc>
          <w:tcPr>
            <w:tcW w:w="3060" w:type="dxa"/>
            <w:hideMark/>
          </w:tcPr>
          <w:p w14:paraId="0AB6A16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Seeds and leaves of Senna (Cassia spp.), other sources</w:t>
            </w:r>
          </w:p>
        </w:tc>
        <w:tc>
          <w:tcPr>
            <w:tcW w:w="4760" w:type="dxa"/>
            <w:hideMark/>
          </w:tcPr>
          <w:p w14:paraId="1B5A6EA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plaque, anti-gingivitis</w:t>
            </w:r>
          </w:p>
        </w:tc>
      </w:tr>
      <w:tr w:rsidR="00680DEA" w:rsidRPr="00680DEA" w14:paraId="41E55259" w14:textId="77777777" w:rsidTr="00DF35AE">
        <w:tc>
          <w:tcPr>
            <w:tcW w:w="1975" w:type="dxa"/>
            <w:hideMark/>
          </w:tcPr>
          <w:p w14:paraId="7A2D668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hlorogenic Acid</w:t>
            </w:r>
          </w:p>
        </w:tc>
        <w:tc>
          <w:tcPr>
            <w:tcW w:w="3060" w:type="dxa"/>
            <w:hideMark/>
          </w:tcPr>
          <w:p w14:paraId="3AC26DD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offee beans, fruits</w:t>
            </w:r>
          </w:p>
        </w:tc>
        <w:tc>
          <w:tcPr>
            <w:tcW w:w="4760" w:type="dxa"/>
            <w:hideMark/>
          </w:tcPr>
          <w:p w14:paraId="4FFD424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6133DE0D" w14:textId="77777777" w:rsidTr="00DF35AE">
        <w:tc>
          <w:tcPr>
            <w:tcW w:w="1975" w:type="dxa"/>
            <w:hideMark/>
          </w:tcPr>
          <w:p w14:paraId="1594FA0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innamon Extract</w:t>
            </w:r>
          </w:p>
        </w:tc>
        <w:tc>
          <w:tcPr>
            <w:tcW w:w="3060" w:type="dxa"/>
            <w:hideMark/>
          </w:tcPr>
          <w:p w14:paraId="0F487BE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innamon bark</w:t>
            </w:r>
          </w:p>
        </w:tc>
        <w:tc>
          <w:tcPr>
            <w:tcW w:w="4760" w:type="dxa"/>
            <w:hideMark/>
          </w:tcPr>
          <w:p w14:paraId="6AC6A1A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fungal, anti-inflammatory</w:t>
            </w:r>
          </w:p>
        </w:tc>
      </w:tr>
      <w:tr w:rsidR="00680DEA" w:rsidRPr="00680DEA" w14:paraId="2AD58D93" w14:textId="77777777" w:rsidTr="00DF35AE">
        <w:tc>
          <w:tcPr>
            <w:tcW w:w="1975" w:type="dxa"/>
            <w:hideMark/>
          </w:tcPr>
          <w:p w14:paraId="1DDA920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love Oil</w:t>
            </w:r>
          </w:p>
        </w:tc>
        <w:tc>
          <w:tcPr>
            <w:tcW w:w="3060" w:type="dxa"/>
            <w:hideMark/>
          </w:tcPr>
          <w:p w14:paraId="652119A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love flower buds</w:t>
            </w:r>
          </w:p>
        </w:tc>
        <w:tc>
          <w:tcPr>
            <w:tcW w:w="4760" w:type="dxa"/>
            <w:hideMark/>
          </w:tcPr>
          <w:p w14:paraId="41E28A0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algesic, antibacterial, antifungal</w:t>
            </w:r>
          </w:p>
        </w:tc>
      </w:tr>
      <w:tr w:rsidR="00680DEA" w:rsidRPr="00680DEA" w14:paraId="33EDB6EC" w14:textId="77777777" w:rsidTr="00DF35AE">
        <w:tc>
          <w:tcPr>
            <w:tcW w:w="1975" w:type="dxa"/>
            <w:hideMark/>
          </w:tcPr>
          <w:p w14:paraId="5DA51D3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ranberry Extract</w:t>
            </w:r>
          </w:p>
        </w:tc>
        <w:tc>
          <w:tcPr>
            <w:tcW w:w="3060" w:type="dxa"/>
            <w:hideMark/>
          </w:tcPr>
          <w:p w14:paraId="225F890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ranberries</w:t>
            </w:r>
          </w:p>
        </w:tc>
        <w:tc>
          <w:tcPr>
            <w:tcW w:w="4760" w:type="dxa"/>
            <w:hideMark/>
          </w:tcPr>
          <w:p w14:paraId="4618792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adhesive (prevents bacterial attachment), antimicrobial</w:t>
            </w:r>
          </w:p>
        </w:tc>
      </w:tr>
      <w:tr w:rsidR="00680DEA" w:rsidRPr="00680DEA" w14:paraId="43077B6B" w14:textId="77777777" w:rsidTr="00DF35AE">
        <w:tc>
          <w:tcPr>
            <w:tcW w:w="1975" w:type="dxa"/>
            <w:hideMark/>
          </w:tcPr>
          <w:p w14:paraId="418F541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ranberry Extract</w:t>
            </w:r>
          </w:p>
        </w:tc>
        <w:tc>
          <w:tcPr>
            <w:tcW w:w="3060" w:type="dxa"/>
            <w:hideMark/>
          </w:tcPr>
          <w:p w14:paraId="32993CA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ranberries</w:t>
            </w:r>
          </w:p>
        </w:tc>
        <w:tc>
          <w:tcPr>
            <w:tcW w:w="4760" w:type="dxa"/>
            <w:hideMark/>
          </w:tcPr>
          <w:p w14:paraId="3BB8FE7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adhesive (prevents bacterial attachment), antimicrobial</w:t>
            </w:r>
          </w:p>
        </w:tc>
      </w:tr>
      <w:tr w:rsidR="00680DEA" w:rsidRPr="00680DEA" w14:paraId="6D610D00" w14:textId="77777777" w:rsidTr="00DF35AE">
        <w:tc>
          <w:tcPr>
            <w:tcW w:w="1975" w:type="dxa"/>
            <w:hideMark/>
          </w:tcPr>
          <w:p w14:paraId="11167D5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urcumin</w:t>
            </w:r>
          </w:p>
        </w:tc>
        <w:tc>
          <w:tcPr>
            <w:tcW w:w="3060" w:type="dxa"/>
            <w:hideMark/>
          </w:tcPr>
          <w:p w14:paraId="26D2E7F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urmeric root</w:t>
            </w:r>
          </w:p>
        </w:tc>
        <w:tc>
          <w:tcPr>
            <w:tcW w:w="4760" w:type="dxa"/>
            <w:hideMark/>
          </w:tcPr>
          <w:p w14:paraId="0419D08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w:t>
            </w:r>
          </w:p>
        </w:tc>
      </w:tr>
      <w:tr w:rsidR="00680DEA" w:rsidRPr="00680DEA" w14:paraId="665FFA24" w14:textId="77777777" w:rsidTr="00DF35AE">
        <w:tc>
          <w:tcPr>
            <w:tcW w:w="1975" w:type="dxa"/>
            <w:hideMark/>
          </w:tcPr>
          <w:p w14:paraId="3F3CA9E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urcumin</w:t>
            </w:r>
          </w:p>
        </w:tc>
        <w:tc>
          <w:tcPr>
            <w:tcW w:w="3060" w:type="dxa"/>
            <w:hideMark/>
          </w:tcPr>
          <w:p w14:paraId="154F6C0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urmeric root</w:t>
            </w:r>
          </w:p>
        </w:tc>
        <w:tc>
          <w:tcPr>
            <w:tcW w:w="4760" w:type="dxa"/>
            <w:hideMark/>
          </w:tcPr>
          <w:p w14:paraId="22EFD8E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w:t>
            </w:r>
          </w:p>
        </w:tc>
      </w:tr>
      <w:tr w:rsidR="00680DEA" w:rsidRPr="00680DEA" w14:paraId="5FA95EA9" w14:textId="77777777" w:rsidTr="00DF35AE">
        <w:tc>
          <w:tcPr>
            <w:tcW w:w="1975" w:type="dxa"/>
            <w:hideMark/>
          </w:tcPr>
          <w:p w14:paraId="0B0C1F1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chinacea Extract</w:t>
            </w:r>
          </w:p>
        </w:tc>
        <w:tc>
          <w:tcPr>
            <w:tcW w:w="3060" w:type="dxa"/>
            <w:hideMark/>
          </w:tcPr>
          <w:p w14:paraId="6B11209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chinacea plant parts</w:t>
            </w:r>
          </w:p>
        </w:tc>
        <w:tc>
          <w:tcPr>
            <w:tcW w:w="4760" w:type="dxa"/>
            <w:hideMark/>
          </w:tcPr>
          <w:p w14:paraId="0B1C81B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Immune-stimulating, anti-inflammatory, wound healing</w:t>
            </w:r>
          </w:p>
        </w:tc>
      </w:tr>
      <w:tr w:rsidR="00680DEA" w:rsidRPr="00680DEA" w14:paraId="0B7D4ED6" w14:textId="77777777" w:rsidTr="00DF35AE">
        <w:tc>
          <w:tcPr>
            <w:tcW w:w="1975" w:type="dxa"/>
            <w:hideMark/>
          </w:tcPr>
          <w:p w14:paraId="7FA16C0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llagic Acid</w:t>
            </w:r>
          </w:p>
        </w:tc>
        <w:tc>
          <w:tcPr>
            <w:tcW w:w="3060" w:type="dxa"/>
            <w:hideMark/>
          </w:tcPr>
          <w:p w14:paraId="6EBA6BA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erries, pomegranate</w:t>
            </w:r>
          </w:p>
        </w:tc>
        <w:tc>
          <w:tcPr>
            <w:tcW w:w="4760" w:type="dxa"/>
            <w:hideMark/>
          </w:tcPr>
          <w:p w14:paraId="00C11CD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anti-inflammatory</w:t>
            </w:r>
          </w:p>
        </w:tc>
      </w:tr>
      <w:tr w:rsidR="00680DEA" w:rsidRPr="00680DEA" w14:paraId="5061234D" w14:textId="77777777" w:rsidTr="00DF35AE">
        <w:tc>
          <w:tcPr>
            <w:tcW w:w="1975" w:type="dxa"/>
            <w:hideMark/>
          </w:tcPr>
          <w:p w14:paraId="6146279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ucalyptus Oil</w:t>
            </w:r>
          </w:p>
        </w:tc>
        <w:tc>
          <w:tcPr>
            <w:tcW w:w="3060" w:type="dxa"/>
            <w:hideMark/>
          </w:tcPr>
          <w:p w14:paraId="5B695B2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ucalyptus leaves</w:t>
            </w:r>
          </w:p>
        </w:tc>
        <w:tc>
          <w:tcPr>
            <w:tcW w:w="4760" w:type="dxa"/>
            <w:hideMark/>
          </w:tcPr>
          <w:p w14:paraId="73DBBFF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decongestant</w:t>
            </w:r>
          </w:p>
        </w:tc>
      </w:tr>
      <w:tr w:rsidR="00680DEA" w:rsidRPr="00680DEA" w14:paraId="60A1CEAD" w14:textId="77777777" w:rsidTr="00DF35AE">
        <w:tc>
          <w:tcPr>
            <w:tcW w:w="1975" w:type="dxa"/>
            <w:hideMark/>
          </w:tcPr>
          <w:p w14:paraId="39942B7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ugenol</w:t>
            </w:r>
          </w:p>
        </w:tc>
        <w:tc>
          <w:tcPr>
            <w:tcW w:w="3060" w:type="dxa"/>
            <w:hideMark/>
          </w:tcPr>
          <w:p w14:paraId="0453928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Clove oil, other sources</w:t>
            </w:r>
          </w:p>
        </w:tc>
        <w:tc>
          <w:tcPr>
            <w:tcW w:w="4760" w:type="dxa"/>
            <w:hideMark/>
          </w:tcPr>
          <w:p w14:paraId="1528FDE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algesic, antibacterial, antifungal</w:t>
            </w:r>
          </w:p>
        </w:tc>
      </w:tr>
      <w:tr w:rsidR="00680DEA" w:rsidRPr="00680DEA" w14:paraId="16F48566" w14:textId="77777777" w:rsidTr="00DF35AE">
        <w:tc>
          <w:tcPr>
            <w:tcW w:w="1975" w:type="dxa"/>
            <w:hideMark/>
          </w:tcPr>
          <w:p w14:paraId="3A82A66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uoride</w:t>
            </w:r>
          </w:p>
        </w:tc>
        <w:tc>
          <w:tcPr>
            <w:tcW w:w="3060" w:type="dxa"/>
            <w:hideMark/>
          </w:tcPr>
          <w:p w14:paraId="41378CC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Natural sources or added to water</w:t>
            </w:r>
          </w:p>
        </w:tc>
        <w:tc>
          <w:tcPr>
            <w:tcW w:w="4760" w:type="dxa"/>
            <w:hideMark/>
          </w:tcPr>
          <w:p w14:paraId="0B2148D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Strengthening of tooth enamel, prevention of tooth decay</w:t>
            </w:r>
          </w:p>
        </w:tc>
      </w:tr>
      <w:tr w:rsidR="00680DEA" w:rsidRPr="00680DEA" w14:paraId="1AF727D9" w14:textId="77777777" w:rsidTr="00DF35AE">
        <w:tc>
          <w:tcPr>
            <w:tcW w:w="1975" w:type="dxa"/>
            <w:hideMark/>
          </w:tcPr>
          <w:p w14:paraId="3DAE685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ingerol</w:t>
            </w:r>
          </w:p>
        </w:tc>
        <w:tc>
          <w:tcPr>
            <w:tcW w:w="3060" w:type="dxa"/>
            <w:hideMark/>
          </w:tcPr>
          <w:p w14:paraId="66E63DC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inger root</w:t>
            </w:r>
          </w:p>
        </w:tc>
        <w:tc>
          <w:tcPr>
            <w:tcW w:w="4760" w:type="dxa"/>
            <w:hideMark/>
          </w:tcPr>
          <w:p w14:paraId="29DCE98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w:t>
            </w:r>
          </w:p>
        </w:tc>
      </w:tr>
      <w:tr w:rsidR="00680DEA" w:rsidRPr="00680DEA" w14:paraId="3715541C" w14:textId="77777777" w:rsidTr="00DF35AE">
        <w:tc>
          <w:tcPr>
            <w:tcW w:w="1975" w:type="dxa"/>
            <w:hideMark/>
          </w:tcPr>
          <w:p w14:paraId="16C080D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oldenseal Extract</w:t>
            </w:r>
          </w:p>
        </w:tc>
        <w:tc>
          <w:tcPr>
            <w:tcW w:w="3060" w:type="dxa"/>
            <w:hideMark/>
          </w:tcPr>
          <w:p w14:paraId="721B2C6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oldenseal plant parts</w:t>
            </w:r>
          </w:p>
        </w:tc>
        <w:tc>
          <w:tcPr>
            <w:tcW w:w="4760" w:type="dxa"/>
            <w:hideMark/>
          </w:tcPr>
          <w:p w14:paraId="1783D1D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 wound healing</w:t>
            </w:r>
          </w:p>
        </w:tc>
      </w:tr>
      <w:tr w:rsidR="00680DEA" w:rsidRPr="00680DEA" w14:paraId="719EAEF5" w14:textId="77777777" w:rsidTr="00DF35AE">
        <w:tc>
          <w:tcPr>
            <w:tcW w:w="1975" w:type="dxa"/>
            <w:hideMark/>
          </w:tcPr>
          <w:p w14:paraId="4848827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reen Tea Extract</w:t>
            </w:r>
          </w:p>
        </w:tc>
        <w:tc>
          <w:tcPr>
            <w:tcW w:w="3060" w:type="dxa"/>
            <w:hideMark/>
          </w:tcPr>
          <w:p w14:paraId="20C14C2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reen tea leaves</w:t>
            </w:r>
          </w:p>
        </w:tc>
        <w:tc>
          <w:tcPr>
            <w:tcW w:w="4760" w:type="dxa"/>
            <w:hideMark/>
          </w:tcPr>
          <w:p w14:paraId="3293F80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 antioxidant</w:t>
            </w:r>
          </w:p>
        </w:tc>
      </w:tr>
      <w:tr w:rsidR="00680DEA" w:rsidRPr="00680DEA" w14:paraId="734F5B38" w14:textId="77777777" w:rsidTr="00DF35AE">
        <w:tc>
          <w:tcPr>
            <w:tcW w:w="1975" w:type="dxa"/>
            <w:hideMark/>
          </w:tcPr>
          <w:p w14:paraId="6FAAD05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Kaempferol</w:t>
            </w:r>
          </w:p>
        </w:tc>
        <w:tc>
          <w:tcPr>
            <w:tcW w:w="3060" w:type="dxa"/>
            <w:hideMark/>
          </w:tcPr>
          <w:p w14:paraId="07082DD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Various plant sources</w:t>
            </w:r>
          </w:p>
        </w:tc>
        <w:tc>
          <w:tcPr>
            <w:tcW w:w="4760" w:type="dxa"/>
            <w:hideMark/>
          </w:tcPr>
          <w:p w14:paraId="5FD46C6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23EC1B77" w14:textId="77777777" w:rsidTr="00DF35AE">
        <w:tc>
          <w:tcPr>
            <w:tcW w:w="1975" w:type="dxa"/>
            <w:hideMark/>
          </w:tcPr>
          <w:p w14:paraId="466B6F3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icorice Root Extract</w:t>
            </w:r>
          </w:p>
        </w:tc>
        <w:tc>
          <w:tcPr>
            <w:tcW w:w="3060" w:type="dxa"/>
            <w:hideMark/>
          </w:tcPr>
          <w:p w14:paraId="2295DB1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icorice root</w:t>
            </w:r>
          </w:p>
        </w:tc>
        <w:tc>
          <w:tcPr>
            <w:tcW w:w="4760" w:type="dxa"/>
            <w:hideMark/>
          </w:tcPr>
          <w:p w14:paraId="6A03840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74F06E80" w14:textId="77777777" w:rsidTr="00DF35AE">
        <w:tc>
          <w:tcPr>
            <w:tcW w:w="1975" w:type="dxa"/>
            <w:hideMark/>
          </w:tcPr>
          <w:p w14:paraId="33E67CC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Licoricidin</w:t>
            </w:r>
            <w:proofErr w:type="spellEnd"/>
          </w:p>
        </w:tc>
        <w:tc>
          <w:tcPr>
            <w:tcW w:w="3060" w:type="dxa"/>
            <w:hideMark/>
          </w:tcPr>
          <w:p w14:paraId="2C4E6C6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icorice root</w:t>
            </w:r>
          </w:p>
        </w:tc>
        <w:tc>
          <w:tcPr>
            <w:tcW w:w="4760" w:type="dxa"/>
            <w:hideMark/>
          </w:tcPr>
          <w:p w14:paraId="57A1CAD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w:t>
            </w:r>
          </w:p>
        </w:tc>
      </w:tr>
      <w:tr w:rsidR="00680DEA" w:rsidRPr="00680DEA" w14:paraId="08426AFA" w14:textId="77777777" w:rsidTr="00DF35AE">
        <w:tc>
          <w:tcPr>
            <w:tcW w:w="1975" w:type="dxa"/>
            <w:hideMark/>
          </w:tcPr>
          <w:p w14:paraId="46CC2C1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lastRenderedPageBreak/>
              <w:t>Lignans</w:t>
            </w:r>
          </w:p>
        </w:tc>
        <w:tc>
          <w:tcPr>
            <w:tcW w:w="3060" w:type="dxa"/>
            <w:hideMark/>
          </w:tcPr>
          <w:p w14:paraId="21C5726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Flaxseed, sesame seeds</w:t>
            </w:r>
          </w:p>
        </w:tc>
        <w:tc>
          <w:tcPr>
            <w:tcW w:w="4760" w:type="dxa"/>
            <w:hideMark/>
          </w:tcPr>
          <w:p w14:paraId="2EC2F51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anti-inflammatory</w:t>
            </w:r>
          </w:p>
        </w:tc>
      </w:tr>
      <w:tr w:rsidR="00680DEA" w:rsidRPr="00680DEA" w14:paraId="533EFBBD" w14:textId="77777777" w:rsidTr="00DF35AE">
        <w:tc>
          <w:tcPr>
            <w:tcW w:w="1975" w:type="dxa"/>
            <w:hideMark/>
          </w:tcPr>
          <w:p w14:paraId="770E9B9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inalool</w:t>
            </w:r>
          </w:p>
        </w:tc>
        <w:tc>
          <w:tcPr>
            <w:tcW w:w="3060" w:type="dxa"/>
            <w:hideMark/>
          </w:tcPr>
          <w:p w14:paraId="0673AE2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avender, other plants</w:t>
            </w:r>
          </w:p>
        </w:tc>
        <w:tc>
          <w:tcPr>
            <w:tcW w:w="4760" w:type="dxa"/>
            <w:hideMark/>
          </w:tcPr>
          <w:p w14:paraId="1EEBB30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algesic</w:t>
            </w:r>
          </w:p>
        </w:tc>
      </w:tr>
      <w:tr w:rsidR="00680DEA" w:rsidRPr="00680DEA" w14:paraId="5D0E64B1" w14:textId="77777777" w:rsidTr="00DF35AE">
        <w:tc>
          <w:tcPr>
            <w:tcW w:w="1975" w:type="dxa"/>
            <w:hideMark/>
          </w:tcPr>
          <w:p w14:paraId="324C5B5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uteolin</w:t>
            </w:r>
          </w:p>
        </w:tc>
        <w:tc>
          <w:tcPr>
            <w:tcW w:w="3060" w:type="dxa"/>
            <w:hideMark/>
          </w:tcPr>
          <w:p w14:paraId="36594F6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Various plant sources</w:t>
            </w:r>
          </w:p>
        </w:tc>
        <w:tc>
          <w:tcPr>
            <w:tcW w:w="4760" w:type="dxa"/>
            <w:hideMark/>
          </w:tcPr>
          <w:p w14:paraId="1B49109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3450D510" w14:textId="77777777" w:rsidTr="00DF35AE">
        <w:tc>
          <w:tcPr>
            <w:tcW w:w="1975" w:type="dxa"/>
            <w:hideMark/>
          </w:tcPr>
          <w:p w14:paraId="0C39D37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Lycopene</w:t>
            </w:r>
          </w:p>
        </w:tc>
        <w:tc>
          <w:tcPr>
            <w:tcW w:w="3060" w:type="dxa"/>
            <w:hideMark/>
          </w:tcPr>
          <w:p w14:paraId="217224B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omatoes, watermelon</w:t>
            </w:r>
          </w:p>
        </w:tc>
        <w:tc>
          <w:tcPr>
            <w:tcW w:w="4760" w:type="dxa"/>
            <w:hideMark/>
          </w:tcPr>
          <w:p w14:paraId="32F6777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anti-inflammatory</w:t>
            </w:r>
          </w:p>
        </w:tc>
      </w:tr>
      <w:tr w:rsidR="00680DEA" w:rsidRPr="00680DEA" w14:paraId="0EDB6A38" w14:textId="77777777" w:rsidTr="00DF35AE">
        <w:tc>
          <w:tcPr>
            <w:tcW w:w="1975" w:type="dxa"/>
            <w:hideMark/>
          </w:tcPr>
          <w:p w14:paraId="1C0A845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enthol</w:t>
            </w:r>
          </w:p>
        </w:tc>
        <w:tc>
          <w:tcPr>
            <w:tcW w:w="3060" w:type="dxa"/>
            <w:hideMark/>
          </w:tcPr>
          <w:p w14:paraId="5A83693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int oils</w:t>
            </w:r>
          </w:p>
        </w:tc>
        <w:tc>
          <w:tcPr>
            <w:tcW w:w="4760" w:type="dxa"/>
            <w:hideMark/>
          </w:tcPr>
          <w:p w14:paraId="7E68A05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algesic, anti-inflammatory</w:t>
            </w:r>
          </w:p>
        </w:tc>
      </w:tr>
      <w:tr w:rsidR="00680DEA" w:rsidRPr="00680DEA" w14:paraId="32562F94" w14:textId="77777777" w:rsidTr="00DF35AE">
        <w:tc>
          <w:tcPr>
            <w:tcW w:w="1975" w:type="dxa"/>
            <w:hideMark/>
          </w:tcPr>
          <w:p w14:paraId="1286A6B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enthol</w:t>
            </w:r>
          </w:p>
        </w:tc>
        <w:tc>
          <w:tcPr>
            <w:tcW w:w="3060" w:type="dxa"/>
            <w:hideMark/>
          </w:tcPr>
          <w:p w14:paraId="52B648B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int oils</w:t>
            </w:r>
          </w:p>
        </w:tc>
        <w:tc>
          <w:tcPr>
            <w:tcW w:w="4760" w:type="dxa"/>
            <w:hideMark/>
          </w:tcPr>
          <w:p w14:paraId="361081F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algesic, anti-inflammatory</w:t>
            </w:r>
          </w:p>
        </w:tc>
      </w:tr>
      <w:tr w:rsidR="00680DEA" w:rsidRPr="00680DEA" w14:paraId="61FAC868" w14:textId="77777777" w:rsidTr="00DF35AE">
        <w:tc>
          <w:tcPr>
            <w:tcW w:w="1975" w:type="dxa"/>
            <w:hideMark/>
          </w:tcPr>
          <w:p w14:paraId="2F6C149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yrrh Extract</w:t>
            </w:r>
          </w:p>
        </w:tc>
        <w:tc>
          <w:tcPr>
            <w:tcW w:w="3060" w:type="dxa"/>
            <w:hideMark/>
          </w:tcPr>
          <w:p w14:paraId="605F885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yrrh resin</w:t>
            </w:r>
          </w:p>
        </w:tc>
        <w:tc>
          <w:tcPr>
            <w:tcW w:w="4760" w:type="dxa"/>
            <w:hideMark/>
          </w:tcPr>
          <w:p w14:paraId="4BFDC85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wound healing</w:t>
            </w:r>
          </w:p>
        </w:tc>
      </w:tr>
      <w:tr w:rsidR="00680DEA" w:rsidRPr="00680DEA" w14:paraId="45A3E717" w14:textId="77777777" w:rsidTr="00DF35AE">
        <w:tc>
          <w:tcPr>
            <w:tcW w:w="1975" w:type="dxa"/>
            <w:hideMark/>
          </w:tcPr>
          <w:p w14:paraId="6CE716B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Myrtucommulone</w:t>
            </w:r>
          </w:p>
        </w:tc>
        <w:tc>
          <w:tcPr>
            <w:tcW w:w="3060" w:type="dxa"/>
            <w:hideMark/>
          </w:tcPr>
          <w:p w14:paraId="785F81F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Myrtus</w:t>
            </w:r>
            <w:proofErr w:type="spellEnd"/>
            <w:r w:rsidRPr="00680DEA">
              <w:rPr>
                <w:rFonts w:ascii="Times New Roman" w:eastAsia="Times New Roman" w:hAnsi="Times New Roman" w:cs="Times New Roman"/>
                <w:color w:val="000000" w:themeColor="text1"/>
                <w:sz w:val="24"/>
                <w:szCs w:val="24"/>
                <w:lang w:bidi="hi-IN"/>
              </w:rPr>
              <w:t xml:space="preserve"> </w:t>
            </w:r>
            <w:proofErr w:type="spellStart"/>
            <w:r w:rsidRPr="00680DEA">
              <w:rPr>
                <w:rFonts w:ascii="Times New Roman" w:eastAsia="Times New Roman" w:hAnsi="Times New Roman" w:cs="Times New Roman"/>
                <w:color w:val="000000" w:themeColor="text1"/>
                <w:sz w:val="24"/>
                <w:szCs w:val="24"/>
                <w:lang w:bidi="hi-IN"/>
              </w:rPr>
              <w:t>communis</w:t>
            </w:r>
            <w:proofErr w:type="spellEnd"/>
            <w:r w:rsidRPr="00680DEA">
              <w:rPr>
                <w:rFonts w:ascii="Times New Roman" w:eastAsia="Times New Roman" w:hAnsi="Times New Roman" w:cs="Times New Roman"/>
                <w:color w:val="000000" w:themeColor="text1"/>
                <w:sz w:val="24"/>
                <w:szCs w:val="24"/>
                <w:lang w:bidi="hi-IN"/>
              </w:rPr>
              <w:t xml:space="preserve"> plant</w:t>
            </w:r>
          </w:p>
        </w:tc>
        <w:tc>
          <w:tcPr>
            <w:tcW w:w="4760" w:type="dxa"/>
            <w:hideMark/>
          </w:tcPr>
          <w:p w14:paraId="030A852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inflammatory, antioxidant</w:t>
            </w:r>
          </w:p>
        </w:tc>
      </w:tr>
      <w:tr w:rsidR="00680DEA" w:rsidRPr="00680DEA" w14:paraId="30D16CFD" w14:textId="77777777" w:rsidTr="00DF35AE">
        <w:tc>
          <w:tcPr>
            <w:tcW w:w="1975" w:type="dxa"/>
            <w:hideMark/>
          </w:tcPr>
          <w:p w14:paraId="3BE52BB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Neem Extract</w:t>
            </w:r>
          </w:p>
        </w:tc>
        <w:tc>
          <w:tcPr>
            <w:tcW w:w="3060" w:type="dxa"/>
            <w:hideMark/>
          </w:tcPr>
          <w:p w14:paraId="61CB95A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Neem tree leaves, bark, seeds</w:t>
            </w:r>
          </w:p>
        </w:tc>
        <w:tc>
          <w:tcPr>
            <w:tcW w:w="4760" w:type="dxa"/>
            <w:hideMark/>
          </w:tcPr>
          <w:p w14:paraId="5A37FC2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fungal, anti-inflammatory, analgesic</w:t>
            </w:r>
          </w:p>
        </w:tc>
      </w:tr>
      <w:tr w:rsidR="00680DEA" w:rsidRPr="00680DEA" w14:paraId="584A38B1" w14:textId="77777777" w:rsidTr="00DF35AE">
        <w:tc>
          <w:tcPr>
            <w:tcW w:w="1975" w:type="dxa"/>
            <w:hideMark/>
          </w:tcPr>
          <w:p w14:paraId="6D4EF34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apain</w:t>
            </w:r>
          </w:p>
        </w:tc>
        <w:tc>
          <w:tcPr>
            <w:tcW w:w="3060" w:type="dxa"/>
            <w:hideMark/>
          </w:tcPr>
          <w:p w14:paraId="08D90FE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apaya fruit</w:t>
            </w:r>
          </w:p>
        </w:tc>
        <w:tc>
          <w:tcPr>
            <w:tcW w:w="4760" w:type="dxa"/>
            <w:hideMark/>
          </w:tcPr>
          <w:p w14:paraId="0A4370C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Enzymatic cleaning, removal of debris and stains</w:t>
            </w:r>
          </w:p>
        </w:tc>
      </w:tr>
      <w:tr w:rsidR="00680DEA" w:rsidRPr="00680DEA" w14:paraId="262D46EC" w14:textId="77777777" w:rsidTr="00DF35AE">
        <w:tc>
          <w:tcPr>
            <w:tcW w:w="1975" w:type="dxa"/>
            <w:hideMark/>
          </w:tcPr>
          <w:p w14:paraId="326DB33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eppermint Oil</w:t>
            </w:r>
          </w:p>
        </w:tc>
        <w:tc>
          <w:tcPr>
            <w:tcW w:w="3060" w:type="dxa"/>
            <w:hideMark/>
          </w:tcPr>
          <w:p w14:paraId="3580574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eppermint leaves</w:t>
            </w:r>
          </w:p>
        </w:tc>
        <w:tc>
          <w:tcPr>
            <w:tcW w:w="4760" w:type="dxa"/>
            <w:hideMark/>
          </w:tcPr>
          <w:p w14:paraId="17A1685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algesic, anti-inflammatory</w:t>
            </w:r>
          </w:p>
        </w:tc>
      </w:tr>
      <w:tr w:rsidR="00680DEA" w:rsidRPr="00680DEA" w14:paraId="54B8CF6F" w14:textId="77777777" w:rsidTr="00DF35AE">
        <w:tc>
          <w:tcPr>
            <w:tcW w:w="1975" w:type="dxa"/>
            <w:hideMark/>
          </w:tcPr>
          <w:p w14:paraId="320699B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olyphenols</w:t>
            </w:r>
          </w:p>
        </w:tc>
        <w:tc>
          <w:tcPr>
            <w:tcW w:w="3060" w:type="dxa"/>
            <w:hideMark/>
          </w:tcPr>
          <w:p w14:paraId="42449E8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Various plant sources</w:t>
            </w:r>
          </w:p>
        </w:tc>
        <w:tc>
          <w:tcPr>
            <w:tcW w:w="4760" w:type="dxa"/>
            <w:hideMark/>
          </w:tcPr>
          <w:p w14:paraId="5D81B99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oxidant, anti-inflammatory</w:t>
            </w:r>
          </w:p>
        </w:tc>
      </w:tr>
      <w:tr w:rsidR="00680DEA" w:rsidRPr="00680DEA" w14:paraId="0267659E" w14:textId="77777777" w:rsidTr="00DF35AE">
        <w:tc>
          <w:tcPr>
            <w:tcW w:w="1975" w:type="dxa"/>
            <w:hideMark/>
          </w:tcPr>
          <w:p w14:paraId="50FAB46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ropolis</w:t>
            </w:r>
          </w:p>
        </w:tc>
        <w:tc>
          <w:tcPr>
            <w:tcW w:w="3060" w:type="dxa"/>
            <w:hideMark/>
          </w:tcPr>
          <w:p w14:paraId="3CE7E6E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esin collected by bees</w:t>
            </w:r>
          </w:p>
        </w:tc>
        <w:tc>
          <w:tcPr>
            <w:tcW w:w="4760" w:type="dxa"/>
            <w:hideMark/>
          </w:tcPr>
          <w:p w14:paraId="27910B3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w:t>
            </w:r>
          </w:p>
        </w:tc>
      </w:tr>
      <w:tr w:rsidR="00680DEA" w:rsidRPr="00680DEA" w14:paraId="334A42EB" w14:textId="77777777" w:rsidTr="00DF35AE">
        <w:tc>
          <w:tcPr>
            <w:tcW w:w="1975" w:type="dxa"/>
            <w:hideMark/>
          </w:tcPr>
          <w:p w14:paraId="53B219D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Pyrrolidine-2,5-Dione</w:t>
            </w:r>
          </w:p>
        </w:tc>
        <w:tc>
          <w:tcPr>
            <w:tcW w:w="3060" w:type="dxa"/>
            <w:hideMark/>
          </w:tcPr>
          <w:p w14:paraId="72954256"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obacco</w:t>
            </w:r>
          </w:p>
        </w:tc>
        <w:tc>
          <w:tcPr>
            <w:tcW w:w="4760" w:type="dxa"/>
            <w:hideMark/>
          </w:tcPr>
          <w:p w14:paraId="631EE52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bacterial, anti-adhesive (prevents bacterial attachment)</w:t>
            </w:r>
          </w:p>
        </w:tc>
      </w:tr>
      <w:tr w:rsidR="00680DEA" w:rsidRPr="00680DEA" w14:paraId="6F7149A4" w14:textId="77777777" w:rsidTr="00DF35AE">
        <w:tc>
          <w:tcPr>
            <w:tcW w:w="1975" w:type="dxa"/>
            <w:hideMark/>
          </w:tcPr>
          <w:p w14:paraId="42F5EFD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Quercetin</w:t>
            </w:r>
          </w:p>
        </w:tc>
        <w:tc>
          <w:tcPr>
            <w:tcW w:w="3060" w:type="dxa"/>
            <w:hideMark/>
          </w:tcPr>
          <w:p w14:paraId="6FFFB77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Various plant sources</w:t>
            </w:r>
          </w:p>
        </w:tc>
        <w:tc>
          <w:tcPr>
            <w:tcW w:w="4760" w:type="dxa"/>
            <w:hideMark/>
          </w:tcPr>
          <w:p w14:paraId="402F3E2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5DC809AF" w14:textId="77777777" w:rsidTr="00DF35AE">
        <w:tc>
          <w:tcPr>
            <w:tcW w:w="1975" w:type="dxa"/>
            <w:hideMark/>
          </w:tcPr>
          <w:p w14:paraId="68231E1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esveratrol</w:t>
            </w:r>
          </w:p>
        </w:tc>
        <w:tc>
          <w:tcPr>
            <w:tcW w:w="3060" w:type="dxa"/>
            <w:hideMark/>
          </w:tcPr>
          <w:p w14:paraId="2646994C"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rapes, berries</w:t>
            </w:r>
          </w:p>
        </w:tc>
        <w:tc>
          <w:tcPr>
            <w:tcW w:w="4760" w:type="dxa"/>
            <w:hideMark/>
          </w:tcPr>
          <w:p w14:paraId="7D73C7E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7045B3DD" w14:textId="77777777" w:rsidTr="00DF35AE">
        <w:tc>
          <w:tcPr>
            <w:tcW w:w="1975" w:type="dxa"/>
            <w:hideMark/>
          </w:tcPr>
          <w:p w14:paraId="5E285DA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Resveratrol</w:t>
            </w:r>
          </w:p>
        </w:tc>
        <w:tc>
          <w:tcPr>
            <w:tcW w:w="3060" w:type="dxa"/>
            <w:hideMark/>
          </w:tcPr>
          <w:p w14:paraId="4D9DE32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Grapes, berries</w:t>
            </w:r>
          </w:p>
        </w:tc>
        <w:tc>
          <w:tcPr>
            <w:tcW w:w="4760" w:type="dxa"/>
            <w:hideMark/>
          </w:tcPr>
          <w:p w14:paraId="3D1F2E7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2A17D69C" w14:textId="77777777" w:rsidTr="00DF35AE">
        <w:tc>
          <w:tcPr>
            <w:tcW w:w="1975" w:type="dxa"/>
            <w:hideMark/>
          </w:tcPr>
          <w:p w14:paraId="3D120711"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Salvianolic Acid</w:t>
            </w:r>
          </w:p>
        </w:tc>
        <w:tc>
          <w:tcPr>
            <w:tcW w:w="3060" w:type="dxa"/>
            <w:hideMark/>
          </w:tcPr>
          <w:p w14:paraId="77A5F2A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 xml:space="preserve">Salvia </w:t>
            </w:r>
            <w:proofErr w:type="spellStart"/>
            <w:r w:rsidRPr="00680DEA">
              <w:rPr>
                <w:rFonts w:ascii="Times New Roman" w:eastAsia="Times New Roman" w:hAnsi="Times New Roman" w:cs="Times New Roman"/>
                <w:color w:val="000000" w:themeColor="text1"/>
                <w:sz w:val="24"/>
                <w:szCs w:val="24"/>
                <w:lang w:bidi="hi-IN"/>
              </w:rPr>
              <w:t>miltiorrhiza</w:t>
            </w:r>
            <w:proofErr w:type="spellEnd"/>
            <w:r w:rsidRPr="00680DEA">
              <w:rPr>
                <w:rFonts w:ascii="Times New Roman" w:eastAsia="Times New Roman" w:hAnsi="Times New Roman" w:cs="Times New Roman"/>
                <w:color w:val="000000" w:themeColor="text1"/>
                <w:sz w:val="24"/>
                <w:szCs w:val="24"/>
                <w:lang w:bidi="hi-IN"/>
              </w:rPr>
              <w:t xml:space="preserve"> plant</w:t>
            </w:r>
          </w:p>
        </w:tc>
        <w:tc>
          <w:tcPr>
            <w:tcW w:w="4760" w:type="dxa"/>
            <w:hideMark/>
          </w:tcPr>
          <w:p w14:paraId="345B3548"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oxidant</w:t>
            </w:r>
          </w:p>
        </w:tc>
      </w:tr>
      <w:tr w:rsidR="00680DEA" w:rsidRPr="00680DEA" w14:paraId="29BA34E8" w14:textId="77777777" w:rsidTr="00DF35AE">
        <w:tc>
          <w:tcPr>
            <w:tcW w:w="1975" w:type="dxa"/>
            <w:hideMark/>
          </w:tcPr>
          <w:p w14:paraId="6F90F52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Sanguinarine</w:t>
            </w:r>
          </w:p>
        </w:tc>
        <w:tc>
          <w:tcPr>
            <w:tcW w:w="3060" w:type="dxa"/>
            <w:hideMark/>
          </w:tcPr>
          <w:p w14:paraId="2719311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loodroot</w:t>
            </w:r>
          </w:p>
        </w:tc>
        <w:tc>
          <w:tcPr>
            <w:tcW w:w="4760" w:type="dxa"/>
            <w:hideMark/>
          </w:tcPr>
          <w:p w14:paraId="0C7CC5BA"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plaque</w:t>
            </w:r>
          </w:p>
        </w:tc>
      </w:tr>
      <w:tr w:rsidR="00680DEA" w:rsidRPr="00680DEA" w14:paraId="10A9DA86" w14:textId="77777777" w:rsidTr="00DF35AE">
        <w:tc>
          <w:tcPr>
            <w:tcW w:w="1975" w:type="dxa"/>
            <w:hideMark/>
          </w:tcPr>
          <w:p w14:paraId="678C74E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ea Tree Oil</w:t>
            </w:r>
          </w:p>
        </w:tc>
        <w:tc>
          <w:tcPr>
            <w:tcW w:w="3060" w:type="dxa"/>
            <w:hideMark/>
          </w:tcPr>
          <w:p w14:paraId="126EC7B3"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ea tree leaves</w:t>
            </w:r>
          </w:p>
        </w:tc>
        <w:tc>
          <w:tcPr>
            <w:tcW w:w="4760" w:type="dxa"/>
            <w:hideMark/>
          </w:tcPr>
          <w:p w14:paraId="3EEFCD7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inflammatory, analgesic</w:t>
            </w:r>
          </w:p>
        </w:tc>
      </w:tr>
      <w:tr w:rsidR="00680DEA" w:rsidRPr="00680DEA" w14:paraId="2057888F" w14:textId="77777777" w:rsidTr="00DF35AE">
        <w:tc>
          <w:tcPr>
            <w:tcW w:w="1975" w:type="dxa"/>
            <w:hideMark/>
          </w:tcPr>
          <w:p w14:paraId="5F30F210"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hymol</w:t>
            </w:r>
          </w:p>
        </w:tc>
        <w:tc>
          <w:tcPr>
            <w:tcW w:w="3060" w:type="dxa"/>
            <w:hideMark/>
          </w:tcPr>
          <w:p w14:paraId="73C3302B"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Thyme and oregano oils</w:t>
            </w:r>
          </w:p>
        </w:tc>
        <w:tc>
          <w:tcPr>
            <w:tcW w:w="4760" w:type="dxa"/>
            <w:hideMark/>
          </w:tcPr>
          <w:p w14:paraId="221BD217"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microbial, antifungal, anti-inflammatory</w:t>
            </w:r>
          </w:p>
        </w:tc>
      </w:tr>
      <w:tr w:rsidR="00680DEA" w:rsidRPr="00680DEA" w14:paraId="1E2AEE5D" w14:textId="77777777" w:rsidTr="00DF35AE">
        <w:tc>
          <w:tcPr>
            <w:tcW w:w="1975" w:type="dxa"/>
            <w:hideMark/>
          </w:tcPr>
          <w:p w14:paraId="591EA55F"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Ursolic</w:t>
            </w:r>
            <w:proofErr w:type="spellEnd"/>
            <w:r w:rsidRPr="00680DEA">
              <w:rPr>
                <w:rFonts w:ascii="Times New Roman" w:eastAsia="Times New Roman" w:hAnsi="Times New Roman" w:cs="Times New Roman"/>
                <w:color w:val="000000" w:themeColor="text1"/>
                <w:sz w:val="24"/>
                <w:szCs w:val="24"/>
                <w:lang w:bidi="hi-IN"/>
              </w:rPr>
              <w:t xml:space="preserve"> Acid</w:t>
            </w:r>
          </w:p>
        </w:tc>
        <w:tc>
          <w:tcPr>
            <w:tcW w:w="3060" w:type="dxa"/>
            <w:hideMark/>
          </w:tcPr>
          <w:p w14:paraId="07BB1C09"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Various plant sources</w:t>
            </w:r>
          </w:p>
        </w:tc>
        <w:tc>
          <w:tcPr>
            <w:tcW w:w="4760" w:type="dxa"/>
            <w:hideMark/>
          </w:tcPr>
          <w:p w14:paraId="302F35AD"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1F33EA8A" w14:textId="77777777" w:rsidTr="00DF35AE">
        <w:tc>
          <w:tcPr>
            <w:tcW w:w="1975" w:type="dxa"/>
            <w:hideMark/>
          </w:tcPr>
          <w:p w14:paraId="70072852"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proofErr w:type="spellStart"/>
            <w:r w:rsidRPr="00680DEA">
              <w:rPr>
                <w:rFonts w:ascii="Times New Roman" w:eastAsia="Times New Roman" w:hAnsi="Times New Roman" w:cs="Times New Roman"/>
                <w:color w:val="000000" w:themeColor="text1"/>
                <w:sz w:val="24"/>
                <w:szCs w:val="24"/>
                <w:lang w:bidi="hi-IN"/>
              </w:rPr>
              <w:t>Ursolic</w:t>
            </w:r>
            <w:proofErr w:type="spellEnd"/>
            <w:r w:rsidRPr="00680DEA">
              <w:rPr>
                <w:rFonts w:ascii="Times New Roman" w:eastAsia="Times New Roman" w:hAnsi="Times New Roman" w:cs="Times New Roman"/>
                <w:color w:val="000000" w:themeColor="text1"/>
                <w:sz w:val="24"/>
                <w:szCs w:val="24"/>
                <w:lang w:bidi="hi-IN"/>
              </w:rPr>
              <w:t xml:space="preserve"> Acid</w:t>
            </w:r>
          </w:p>
        </w:tc>
        <w:tc>
          <w:tcPr>
            <w:tcW w:w="3060" w:type="dxa"/>
            <w:hideMark/>
          </w:tcPr>
          <w:p w14:paraId="5DA2B70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pple peels, other plants</w:t>
            </w:r>
          </w:p>
        </w:tc>
        <w:tc>
          <w:tcPr>
            <w:tcW w:w="4760" w:type="dxa"/>
            <w:hideMark/>
          </w:tcPr>
          <w:p w14:paraId="4653FD94"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inflammatory, antimicrobial, wound healing</w:t>
            </w:r>
          </w:p>
        </w:tc>
      </w:tr>
      <w:tr w:rsidR="00680DEA" w:rsidRPr="00680DEA" w14:paraId="4F85F55A" w14:textId="77777777" w:rsidTr="00DF35AE">
        <w:tc>
          <w:tcPr>
            <w:tcW w:w="1975" w:type="dxa"/>
            <w:hideMark/>
          </w:tcPr>
          <w:p w14:paraId="25B9667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lastRenderedPageBreak/>
              <w:t>Xylitol</w:t>
            </w:r>
          </w:p>
        </w:tc>
        <w:tc>
          <w:tcPr>
            <w:tcW w:w="3060" w:type="dxa"/>
            <w:hideMark/>
          </w:tcPr>
          <w:p w14:paraId="549C646E"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Birch tree bark, corn</w:t>
            </w:r>
          </w:p>
        </w:tc>
        <w:tc>
          <w:tcPr>
            <w:tcW w:w="4760" w:type="dxa"/>
            <w:hideMark/>
          </w:tcPr>
          <w:p w14:paraId="0EC5A635" w14:textId="77777777" w:rsidR="00E57E39" w:rsidRPr="00680DEA" w:rsidRDefault="00E57E39" w:rsidP="00EF7D70">
            <w:pPr>
              <w:spacing w:after="0" w:line="360" w:lineRule="auto"/>
              <w:rPr>
                <w:rFonts w:ascii="Times New Roman" w:eastAsia="Times New Roman" w:hAnsi="Times New Roman" w:cs="Times New Roman"/>
                <w:color w:val="000000" w:themeColor="text1"/>
                <w:sz w:val="24"/>
                <w:szCs w:val="24"/>
                <w:lang w:bidi="hi-IN"/>
              </w:rPr>
            </w:pPr>
            <w:r w:rsidRPr="00680DEA">
              <w:rPr>
                <w:rFonts w:ascii="Times New Roman" w:eastAsia="Times New Roman" w:hAnsi="Times New Roman" w:cs="Times New Roman"/>
                <w:color w:val="000000" w:themeColor="text1"/>
                <w:sz w:val="24"/>
                <w:szCs w:val="24"/>
                <w:lang w:bidi="hi-IN"/>
              </w:rPr>
              <w:t>Anticariogenic (prevents tooth decay), anti-adhesive (prevents bacterial attachment)</w:t>
            </w:r>
          </w:p>
        </w:tc>
      </w:tr>
    </w:tbl>
    <w:p w14:paraId="09578D33" w14:textId="7ED09100" w:rsidR="00D327D1" w:rsidRPr="00680DEA" w:rsidRDefault="00D327D1" w:rsidP="00EF7D70">
      <w:pPr>
        <w:spacing w:line="360" w:lineRule="auto"/>
        <w:jc w:val="both"/>
        <w:rPr>
          <w:rFonts w:ascii="Times New Roman" w:hAnsi="Times New Roman" w:cs="Times New Roman"/>
          <w:color w:val="000000" w:themeColor="text1"/>
          <w:sz w:val="24"/>
          <w:szCs w:val="24"/>
        </w:rPr>
      </w:pPr>
    </w:p>
    <w:p w14:paraId="57611987" w14:textId="3434A84F" w:rsidR="00B62663" w:rsidRPr="00C6585B" w:rsidRDefault="00B62663" w:rsidP="00921CAF">
      <w:pPr>
        <w:pStyle w:val="Heading1"/>
        <w:numPr>
          <w:ilvl w:val="0"/>
          <w:numId w:val="2"/>
        </w:numPr>
        <w:rPr>
          <w:rFonts w:ascii="Times New Roman" w:hAnsi="Times New Roman" w:cs="Times New Roman"/>
          <w:b/>
          <w:bCs/>
          <w:color w:val="000000" w:themeColor="text1"/>
          <w:sz w:val="24"/>
          <w:szCs w:val="24"/>
        </w:rPr>
      </w:pPr>
      <w:r w:rsidRPr="00C6585B">
        <w:rPr>
          <w:rFonts w:ascii="Times New Roman" w:hAnsi="Times New Roman" w:cs="Times New Roman"/>
          <w:b/>
          <w:bCs/>
          <w:color w:val="000000" w:themeColor="text1"/>
          <w:sz w:val="24"/>
          <w:szCs w:val="24"/>
        </w:rPr>
        <w:t>Summary</w:t>
      </w:r>
    </w:p>
    <w:p w14:paraId="6C1743B1" w14:textId="0A3999EC" w:rsidR="00B62663" w:rsidRPr="00680DEA" w:rsidRDefault="00B62663"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 xml:space="preserve">The integration of natural medicine into </w:t>
      </w:r>
      <w:bookmarkStart w:id="1" w:name="OLE_LINK1"/>
      <w:bookmarkStart w:id="2" w:name="OLE_LINK2"/>
      <w:r w:rsidRPr="00680DEA">
        <w:rPr>
          <w:rFonts w:ascii="Times New Roman" w:hAnsi="Times New Roman" w:cs="Times New Roman"/>
          <w:color w:val="000000" w:themeColor="text1"/>
          <w:sz w:val="24"/>
          <w:szCs w:val="24"/>
        </w:rPr>
        <w:t xml:space="preserve">dental hygiene </w:t>
      </w:r>
      <w:bookmarkEnd w:id="1"/>
      <w:bookmarkEnd w:id="2"/>
      <w:r w:rsidRPr="00680DEA">
        <w:rPr>
          <w:rFonts w:ascii="Times New Roman" w:hAnsi="Times New Roman" w:cs="Times New Roman"/>
          <w:color w:val="000000" w:themeColor="text1"/>
          <w:sz w:val="24"/>
          <w:szCs w:val="24"/>
        </w:rPr>
        <w:t>practices has emerged as a progressive and holistic approach to maintaining optimal oral health and addressing associated complications. In recent years, the potential benefits of natural remedies derived from plants and other sources have gained attention within the field of dentistry, offering a comprehensive and sustainable alternative to conventional treatments</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DOI":"10.3390/healthcare8030217","ISSN":"22279032","abstract":"A narrative review was conducted to propose dental hygiene diagnoses for cancer patients based on dental hygiene process of care in acute care hospitals. Six researchers, including three dental hygienists, all with expertise in oral healthcare for patients with cancer, decided the review outline. All researchers reviewed the literature and developed terminology for dental hygiene diagnoses. The team then modified the terminology and discussed its clarity and acceptability to develop an initial list of dental hygiene diagnosis names according to the dental hygiene human needs conceptual model subscales. In wholesome facial image, one new diagnosis was developed. In protection from health risks, 15 new diagnoses were developed. In biologically sound and functional dentition, 10 new diagnoses were developed. In skin and mucous membrane integrity of the head and neck, 10 new diagnoses were developed. In freedom from head and neck pain, two new diagnoses were developed. In freedom from anxiety and stress, eight new diagnoses were developed. In responsibility for oral health, five new diagnoses were developed. In conceptualization and understanding, three new diagnoses were developed. Based on this study, it is necessary for the academic community to develop a better taxonomy of dental hygiene diagnoses pertaining to dental hygienist clinical practice.","author":[{"dropping-particle":"","family":"Matsuda","given":"Yuhei","non-dropping-particle":"","parse-names":false,"suffix":""},{"dropping-particle":"","family":"Karino","given":"Masaaki","non-dropping-particle":"","parse-names":false,"suffix":""},{"dropping-particle":"","family":"Okuma","given":"Satoe","non-dropping-particle":"","parse-names":false,"suffix":""},{"dropping-particle":"","family":"Ikebuchi","given":"Kumi","non-dropping-particle":"","parse-names":false,"suffix":""},{"dropping-particle":"","family":"Takeda","given":"Mayu","non-dropping-particle":"","parse-names":false,"suffix":""},{"dropping-particle":"","family":"Kanno","given":"Takahiro","non-dropping-particle":"","parse-names":false,"suffix":""}],"container-title":"Healthcare (Switzerland)","id":"ITEM-1","issued":{"date-parts":[["2020"]]},"title":"Proposal of dental hygiene diagnosis for cancer patients based on dental hygiene process of care in acute care hospitals: A narrative review","type":"article"},"uris":["http://www.mendeley.com/documents/?uuid=46e1cfe1-45aa-4c2a-9355-63116931cc52","http://www.mendeley.com/documents/?uuid=afcbcfd4-cb77-422e-89f1-136b230f8aec"]},{"id":"ITEM-2","itemData":{"DOI":"10.3390/ijerph19127491","ISSN":"16604601","PMID":"35742736","abstract":"This study developed a problem-based learning (PBL) module to improve integrated thinking and problem-solving ability in students of dental hygiene. After applying PBL, the study tested the improvement in the problem-solving ability and self-efficacy of students. The subjects were 31 fourth-year students of the Department of Dental Hygiene at G University. The PBL process was applied to three topics for 15 weeks, and the tools for evaluating problem-solving ability and self-efficacy were reconstructed and used before and after the application to examine the effects of the module. The result indicates that the mean of problem-solving ability (32 detailed items) increased from 3.37 to 3.65 (an increase of 0.28) after classes (p &lt; 0.001). Alternatively, the average for self-efficacy (22 detailed questions) increased from 0.21 to 2.89 (p &lt; 0.05; an increase of 2.67). The study also confirmed the correlation between problem-solving ability and the total posttest score for self-efficacy (p &lt; 0.001). Thus, the problem-solving ability and self-efficacy of learners were improved in the class to which PBL was applied. These improvements exerted a significant effect on the improvement of problem-solving ability. This finding confirmed the effect of the PBL method on dental hygiene education.","author":[{"dropping-particle":"","family":"Choi","given":"Jin Sun","non-dropping-particle":"","parse-names":false,"suffix":""},{"dropping-particle":"","family":"Bae","given":"Soo Myoung","non-dropping-particle":"","parse-names":false,"suffix":""},{"dropping-particle":"","family":"Shin","given":"Sun Jung","non-dropping-particle":"","parse-names":false,"suffix":""},{"dropping-particle":"","family":"Shin","given":"Bo Mi","non-dropping-particle":"","parse-names":false,"suffix":""},{"dropping-particle":"","family":"Lee","given":"Hyo Jin","non-dropping-particle":"","parse-names":false,"suffix":""}],"container-title":"International Journal of Environmental Research and Public Health","id":"ITEM-2","issued":{"date-parts":[["2022"]]},"title":"Effects of Problem-Based Learning on the Problem-Solving Ability and Self-Efficacy of Students Majoring in Dental Hygiene","type":"article-journal"},"uris":["http://www.mendeley.com/documents/?uuid=5321f8d2-be5c-4395-86e7-83cf1b33a8d1","http://www.mendeley.com/documents/?uuid=6817c073-de0d-4911-92d0-1a56e9ee4041"]},{"id":"ITEM-3","itemData":{"DOI":"10.1016/j.heliyon.2020.e04789","ISSN":"24058440","abstract":"Objectives: Coconut oil is a cheap and accessible oil for many people around the world. There are numerous advocates for the practice of oil pulling to prevent common oral diseases. Therefore determining the effectiveness of oil pulling with coconut oil could potentially have monumental benefits. This review aimed to assess the effect of oil pulling with coconut oil in improving oral health and dental hygiene. Data: We included randomized controlled trials comparing the effect of oil pulling with coconut oil on improving oral health and dental hygiene. No meta-analysis was performed due to the clinical heterogeneity and differences in the reporting of data among the included studies. Sources: Six electronic databases were screened: PubMed, Medline, EMBASE, AMED, CENTRAL and CINAHL. Study selection: Electronic searches yielded 42 eligible studies, of which four RCTs including 182 participants were included. The studies lasted between 7 and 14 days. Significant differences were demonstrated for a reduction in salivary bacterial colony count (p = 0.03) and plaque index score (p=&lt;0.001). One study also demonstrated a significant difference in staining compared to using Chlorhexidine (p = 0.0002). However, data was insufficient for conclusive findings, the quality of studies was mixed and risk of bias was high. Conclusion: The limited evidence suggests that oil pulling with coconut oil may have a beneficial effect on improving oral health and dental hygiene. Future clinical trials are of merit considering the universal availability of the intervention. Prospective research should have a robust design with rigorous execution to provide a higher quality of evidence. Clinical significance: Oil pulling with coconut oil could be used as a adjunct to normal preventative regimes to improve oral health and dental hygiene although further studies are needed to determine the level of effectiveness.","author":[{"dropping-particle":"","family":"Woolley","given":"Julian","non-dropping-particle":"","parse-names":false,"suffix":""},{"dropping-particle":"","family":"Gibbons","given":"Tatjana","non-dropping-particle":"","parse-names":false,"suffix":""},{"dropping-particle":"","family":"Patel","given":"Kajal","non-dropping-particle":"","parse-names":false,"suffix":""},{"dropping-particle":"","family":"Sacco","given":"Roberto","non-dropping-particle":"","parse-names":false,"suffix":""}],"container-title":"Heliyon","id":"ITEM-3","issued":{"date-parts":[["2020"]]},"title":"The effect of oil pulling with coconut oil to improve dental hygiene and oral health: A systematic review","type":"article-journal"},"uris":["http://www.mendeley.com/documents/?uuid=2135ab26-fb68-48d4-8f3c-759f401f045c","http://www.mendeley.com/documents/?uuid=53af57e7-916e-415c-b8a5-e61f2751b7f3"]},{"id":"ITEM-4","itemData":{"DOI":"10.5603/IMH.2016.0003","ISSN":"20813252","PMID":"27029923","abstract":"BACKGROUND: This study has assessed the dental hygiene habits and problems of seafarers and their attitudes/ perceptions regarding oral hygiene using a dental hygiene/habits questionnaire.\nMATERIALS AND METHODS: A research questionnaire on oral hygiene habits was prepared along with a summary of all the questions and sent to ships via e-mail by Centro Internazionale Radio Medico (CIRM) networks. CIRM, is the Italian Telemedical Maritime Assistance Service (TMAS), and represents the Centre with the largest number of seafarers assisted on board ships worldwide. CIRM proposed the questionnaire to all ships (n = 1,198) asking for medical advice from 1 July 2014 till 31 October 2014. Two dental professionals were involved in the development and analysis of the questionnaire.\nRESULTS: Seafarers are at risk of several dental health problems due to their oral hygiene and dietary habits, smoking and alcohol consumption, poor oral hygiene knowledge and motivation. Dietary habits during voyages were also questionable and seafarers consume food rich in fermentable carbohydrates, which is a major risk factor for dental caries.\nCONCLUSIONS: Seafarers need better oral hygiene education and care to enable them to manage their oral health in a better way. Life at the sea, under challenging circumstances is not without stress, that is why it is important that seafarers are given complete information about correct oral hygiene protocols and dental hygiene and the advantages for their health of keeping a healthy mouth.","author":[{"dropping-particle":"","family":"Mahdi","given":"Syed Sarosh","non-dropping-particle":"","parse-names":false,"suffix":""},{"dropping-particle":"","family":"Sibilio","given":"Fabio","non-dropping-particle":"","parse-names":false,"suffix":""},{"dropping-particle":"","family":"Amenta","given":"Francesco","non-dropping-particle":"","parse-names":false,"suffix":""}],"container-title":"International maritime health","id":"ITEM-4","issued":{"date-parts":[["2016"]]},"title":"Dental hygiene habits and oral health status of seafarers","type":"article-journal"},"uris":["http://www.mendeley.com/documents/?uuid=8e5a99c6-2157-4c6c-bcf5-4da4ad99d4cc","http://www.mendeley.com/documents/?uuid=7cadef5f-18bd-418b-a6c8-850386a02151"]},{"id":"ITEM-5","itemData":{"ISSN":"15530205","PMID":"33627456","abstract":"Purpose: Little is known about the self-care practices of dental hygiene students. The purpose of this study was to explore the self-care practices among dental hygiene students to examine the relationships between self-care practices, work hours, and caregiver responsibilities. Methods: The validated Health-Promoting Lifestyle Profile [HPLP II] survey was used to assess a convenience sample of dental hygiene students (n=416) in the United States (US) and Canada. The survey instrument consisted of 61 items in six subscales; spiritual growth, nutrition, interpersonal relations, health responsibility, physical activity, and stress management and was distributed to dental hygiene students through program directors and student social media sites. Data was analyzed using correlation, Mann-Whitney U, Kruskal-Wallace and regression to explore relationships between the variables. Results: Eighty-one percent of the target population opened the link and completed the survey (n=337). Mean scores for interpersonal relations (M=3.00) and spirituality (M=3.03) subscales indicated respondents were often engaging in these behaviors. Mean scores for physical activity (M=2.26), stress management (M=2.31), nutrition (M=2.44), and health responsibility (M=2.30) sub-scales suggested respondents sometimes practiced these health promoting behaviors. Respondents working more off-campus hours reported stress management behaviors less frequently (p&lt;0.05). Participants with children living in the home had the median scores of stress management behaviors (Md=2.07, IQR=0.41) across all types of living situations (p=0.002). Conclusion: Outcomes from this study identified the need for improvement in health promoting behaviors related to nutrition, physical activity, and stress management in dental hygiene students. In addition, students with off-campus work and caregiver obligations may need additional assistance with self-care and stress management strategies to support academic success, given the academic and clinical rigors of the dental hygiene program.","author":[{"dropping-particle":"","family":"Krasniqi","given":"Liridona","non-dropping-particle":"","parse-names":false,"suffix":""},{"dropping-particle":"","family":"Boyd","given":"Linda D.","non-dropping-particle":"","parse-names":false,"suffix":""},{"dropping-particle":"","family":"Giblin-Scanlon","given":"Lori","non-dropping-particle":"","parse-names":false,"suffix":""},{"dropping-particle":"","family":"Vineyard","given":"Jared","non-dropping-particle":"","parse-names":false,"suffix":""}],"container-title":"Journal of Dental Hygiene","id":"ITEM-5","issued":{"date-parts":[["2021"]]},"title":"Self-Care Practices of Dental Hygiene Students","type":"article-journal"},"uris":["http://www.mendeley.com/documents/?uuid=d648923f-3c11-4499-981a-7d30db73947c","http://www.mendeley.com/documents/?uuid=3ba3f7f0-8578-445a-9ea6-5a22e813badf"]}],"mendeley":{"formattedCitation":"(Choi et al., 2022; Krasniqi et al., 2021; Mahdi et al., 2016; Matsuda et al., 2020; Woolley et al., 2020)","plainTextFormattedCitation":"(Choi et al., 2022; Krasniqi et al., 2021; Mahdi et al., 2016; Matsuda et al., 2020; Woolley et al., 2020)","previouslyFormattedCitation":"(Choi et al., 2022; Krasniqi et al., 2021; Mahdi et al., 2016; Matsuda et al., 2020; Woolley et al.,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Choi et al., 2022; Krasniqi et al., 2021; Mahdi et al., 2016; Matsuda et al., 2020; Woolley et al., 2020)</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37048B74" w14:textId="430A18D1" w:rsidR="00B62663" w:rsidRPr="00680DEA" w:rsidRDefault="00B62663"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Natural medicine encompasses a diverse array of phytoconstituents, bioactive compounds found in plants, which exhibit a range of therapeutic properties. These compounds, including polyphenols, flavonoids, essential oils, and more, contribute to antimicrobial, anti-inflammatory, and wound-healing effects. The primary aim of incorporating natural medicine into dental hygiene is to prevent and manage oral health issues, such as tooth decay, gum disease, and discomfort, while promoting overall well-being. One of the significant advantages of natural medicine lies in its multifaceted actions. Antimicrobial properties combat harmful bacteria in the oral cavity, reducing the formation of plaque and preventing gum disease. The anti-inflammatory nature of certain phytoconstituents soothes inflamed gum tissues and aids in the healing process. Additionally, these compounds possess antioxidative abilities, shielding oral tissues from oxidative stress and supporting tissue repair</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79099C" w:rsidRPr="00680DEA">
        <w:rPr>
          <w:rFonts w:ascii="Times New Roman" w:hAnsi="Times New Roman" w:cs="Times New Roman"/>
          <w:color w:val="000000" w:themeColor="text1"/>
          <w:sz w:val="24"/>
          <w:szCs w:val="24"/>
        </w:rPr>
        <w:instrText>ADDIN CSL_CITATION {"citationItems":[{"id":"ITEM-1","itemData":{"ISSN":"09751459","abstract":"The most common cause of gum disease is lack of observance of oral hygiene and the accumulation of bacterial plaque, followed by dental mass, food intake and dental restorations. Bacterial agents which cause dental plaque formation and ultimately cause tooth decay. Streptococcus mitis is the greatest bacterial agent isolated from dental plaque. Medicinal plants are rich in substances whose pharmacological properties are applied through potent antioxidant and bioactive substances. We tried to report medicinal plants with anti-Streptococcus mitis properties in this reviewing study. Searching in this reviewing study was done with words such as Streptococcus mitis, dental diseases, medical plants and phytotherapy. Searching was done from databases such as Scopus, ISC, SID, Magiran and several other databases. Accordingly, 9 medical plants effective on Streptococcus mitis are used. According to obtained results, it was determined that Cinnamomum cassia, Spilanthes calva, Azardirachta indica, Acacia nilotica, Ocimum basilicum, Emblica officinalis, Terminalia bellirica, Syzygium cuminii and Syzygium aromaticum medicinal plants are the most important medicinal plants with anti-Streptococcus mytises effects. Medicinal plants of this study have anti-Streptococcus mitis effects due to bioactive substances, antioxidants, flavonoids, flavones, anthocyanins, etc.","author":[{"dropping-particle":"","family":"Rezaei","given":"Nahid","non-dropping-particle":"","parse-names":false,"suffix":""},{"dropping-particle":"","family":"Rezaei","given":"Faranak","non-dropping-particle":"","parse-names":false,"suffix":""},{"dropping-particle":"","family":"Shahsavari","given":"Somayeh","non-dropping-particle":"","parse-names":false,"suffix":""}],"container-title":"Journal of Pharmaceutical Sciences and Research","id":"ITEM-1","issued":{"date-parts":[["2017"]]},"title":"Phytotherapy for Streptococcus mitis","type":"article-journal"},"uris":["http://www.mendeley.com/documents/?uuid=ce37069c-c089-402d-9cfb-171700bd0539"]},{"id":"ITEM-2","itemData":{"DOI":"10.2174/1871525718666200219140729","ISSN":"18715257","PMID":"32072908","abstract":"Plants play a vital role in the general wellbeing of an individual. Globally plants  are habitually used by the people for the treatment and prevention of various ailments. There is an increased attempt made from ancient days to prevent the disease occurrence rather than to treat it. Through the development of modern scientific procedures, it is now identified that the usage of plants in different forms promotes the health of the patient. Oral and dental hygiene is the primary factor of a human being to lead a healthy life. Poor diet, nutrition and improper hygienic practices lead to teeth and gum diseases, dental cavities and plaque etc., Use of herbal extracts and their products in day-to-day life is a promising and interesting alternative to synthetic compounds to control oral diseases. The present review summarizes the usage of medicinal plants in the treatment and prevention of oral and dental diseases in different aspects.","author":[{"dropping-particle":"","family":"Arumugam","given":"Balakrishnan","non-dropping-particle":"","parse-names":false,"suffix":""},{"dropping-particle":"","family":"Subramaniam","given":"Arunambiga","non-dropping-particle":"","parse-names":false,"suffix":""},{"dropping-particle":"","family":"Alagaraj","given":"Praveena","non-dropping-particle":"","parse-names":false,"suffix":""}],"container-title":"Cardiovascular &amp; Hematological Agents in Medicinal Chemistry","id":"ITEM-2","issued":{"date-parts":[["2020"]]},"title":"A Review on Impact of Medicinal Plants on the Treatment of Oral and Dental Diseases","type":"article-journal"},"uris":["http://www.mendeley.com/documents/?uuid=b1233a90-f30c-4e5b-9b78-09f5e0bb91a6"]},{"id":"ITEM-3","itemData":{"DOI":"10.1016/j.emcden.2003.09.004","ISSN":"17625661","abstract":"Medicinal plants used for bucco-dental prevention, therapeutic or hygiene depends of stomatologists and dentists capacity. But a competence is required, because no one plant is innocuous. After regular information, some use examples are given and a systemic phytotherapy overture is done. ?? 2004 Elsevier SAS. Tous droits r??serv??s.","author":[{"dropping-particle":"","family":"Lamendin","given":"H","non-dropping-particle":"","parse-names":false,"suffix":""},{"dropping-particle":"","family":"Toscano","given":"G","non-dropping-particle":"","parse-names":false,"suffix":""},{"dropping-particle":"","family":"Requirand","given":"P","non-dropping-particle":"","parse-names":false,"suffix":""}],"container-title":"EMC - Dentisterie","id":"ITEM-3","issued":{"date-parts":[["2004"]]},"title":"Phytothérapie et aromathérapie buccodentaires","type":"article-journal"},"uris":["http://www.mendeley.com/documents/?uuid=28363d12-16a4-4785-a0e3-fabea3753c51","http://www.mendeley.com/documents/?uuid=25cf5237-02b4-4513-8146-ac47a2239141"]},{"id":"ITEM-4","itemData":{"DOI":"10.1371/journal.pone.0239316","ISSN":"19326203","PMID":"33031410","abstract":"Porphyromonas gingivalis is the keystone pathogen of periodontitis, a chronic inflammatory disease which causes tooth loss and deterioration of gingiva. Medicinal plants have been traditionally used for oral hygiene and health and might play a role as antibacterial agents against oral pathogens. In this work, we aimed to evaluate the antibacterial activity of plants used for oral hygiene or symptoms of periodontitis against P. gingivalis. We first reviewed the literature to identify plant species used for oral hygiene or symptoms of periodontitis. Then, we cross-checked this species list with our in-house library of plant extracts to select extracts for testing. Antibacterial activity tests were then performed for each plant extract against P. gingivalis, and their cytotoxicity was assessed on HaCaT cells. The selectivity index (SI) was then calculated. A total of 416 plant species belonging to 110 families and 305 genera were documented through our literature search, and 158 plant species were noted as being used by North American Native peoples Once cross-checked with the extracts contained in our library of natural products, 30 matches were identified and 21 were defined as high priority. Of the 109 extracts from 21 plant species selected and tested, 21 extracts from 11 plants had higher than 90% inhibition on P. gingivalis at 64 μg/mL and were further selected for MIC (Minimum Inhibitory Concentration) assays. Out of 21 plant extracts, 13 extracts (7 plant species) had a SI &gt; 10. Pistacia lentiscus fruits showed the best MIC with value of 8 μg/mL, followed by Zanthoxylum armatum fruits/seeds with a MIC of 16 μg/mL. P. lentiscus fruits also showed the highest SI of 256. Most of the extracts tested present promising antibacterial activity and low cytotoxicity. Further testing for biofilm eradication and examination of activity against other dental pathogens and oral commensals should be performed to confirm the potential of these extracts as antibacterial agents. Future work will focus on application of a bioassay-guided fractionation approach to isolating and identifying the most active natural products in the top performing extracts. This study can serve as a basis for their future development as ingredients for oral hygiene products.","author":[{"dropping-particle":"","family":"Carrol","given":"Danielle H.","non-dropping-particle":"","parse-names":false,"suffix":""},{"dropping-particle":"","family":"Chassagne","given":"François","non-dropping-particle":"","parse-names":false,"suffix":""},{"dropping-particle":"","family":"Dettweiler","given":"Micah","non-dropping-particle":"","parse-names":false,"suffix":""},{"dropping-particle":"","family":"Quave","given":"Cassandra L.","non-dropping-particle":"","parse-names":false,"suffix":""}],"container-title":"PLoS ONE","id":"ITEM-4","issued":{"date-parts":[["2020"]]},"title":"Antibacterial activity of plant species used for oral health against Porphyromonas gingivalis","type":"article-journal"},"uris":["http://www.mendeley.com/documents/?uuid=af3799a2-fc2a-4c06-918d-794ed33eb276"]},{"id":"ITEM-5","itemData":{"DOI":"10.1155/2021/8663210","ISSN":"17414288","abstract":"Background. Ethnodentistry is the use of indigenous oral cleansing agents such as plant parts by local folks not only to maintain oral hygiene but also to treat oral infections. Mostly, ethnodentistry is inspired by traditions and belief systems of local communities. Musa paradisiaca is extensively cultivated and used in many cultures for its nutritional and medicinal values. In Ghana, the fruit stalk of Musa paradisiaca is used as an oral cleansing agent to maintain oral hygiene; yet this folk claim remains to be ascertained scientifically. Objective. The study assessed the antibacterial and antifungal effects of three extract fractions (aqueous, ethanol, and ethyl acetate fractions) of Musa paradisiaca fruit stalk against Lactobacillus acidophilus, Aggregatibacter actinomycetemcomitans, and Candida albicans, common oral pathogens implicated in dental caries and periodontitis. Materials and Methods. Aqueous, ethanol, and ethyl acetate fractions of Musa paradisiaca fruit stalk were prepared by cold maceration and qualitatively screened for their phytochemical composition. Antimicrobial effects of the three extract fractions were assessed by using serial broth dilutions at increasing concentrations (62.5, 125, 250, 500, and 1000 μg/ml) and compared to standard antimicrobial agents (erythromycin, doxycycline, and fluconazole). Subsequently, the absorbances of the microbial suspensions treated with increasing concentrations of the extract fractions were measured at 450 nm, and the cell densities were determined. Results. Except for the aqueous extract, which was less effective in decreasing microbial growth, the ethyl acetate and the ethanol extract fractions demonstrated antimicrobial efficacies comparable to those of the standard drugs. All three extract fractions demonstrated concentration-dependent growth inhibitory effects on the tested oral pathogens although not as effective as the standard drugs used. Conclusion. Musa paradisiaca fruit stalk has demonstrated antimicrobial effects against Lactobacillus acidophilus, Aggregatibacter actinomycetemcomitans, and Candida albicans, common oral pathogens implicated in dental caries and periodontitis, and this finding confirms in part folk use of Musa paradisiaca fruit stalk as a traditional dental care agent. Thus, the fruit stalk of Musa paradisiaca could be explored for use as a cheap and readily available dental care agent for people entrapped in the poverty line.","author":[{"dropping-particle":"","family":"Owusu-Boadi","given":"Ernest","non-dropping-particle":"","parse-names":false,"suffix":""},{"dropping-particle":"","family":"Akuoko Essuman","given":"Mainprice","non-dropping-particle":"","parse-names":false,"suffix":""},{"dropping-particle":"","family":"Mensah","given":"Gabriel","non-dropping-particle":"","parse-names":false,"suffix":""},{"dropping-particle":"","family":"Ayamba Ayimbissa","given":"Emmanuel","non-dropping-particle":"","parse-names":false,"suffix":""},{"dropping-particle":"","family":"Boye","given":"Alex","non-dropping-particle":"","parse-names":false,"suffix":""}],"container-title":"Evidence-based Complementary and Alternative Medicine","id":"ITEM-5","issued":{"date-parts":[["2021"]]},"title":"Antimicrobial Activity against Oral Pathogens Confirms the Use of Musa paradisiaca Fruit Stalk in Ethnodentistry","type":"article-journal"},"uris":["http://www.mendeley.com/documents/?uuid=e834f55f-4b2b-46b1-a310-46fa68727220"]},{"id":"ITEM-6","itemData":{"abstract":"Introduction: Halitosis is an important multifactorial health problem that affects a person's psychological, social life and quality of life. Halitosis is very common in children. It should be noted that the main causes of halitosis in children include dental caries, poor oral and dental hygiene. Common treatments for halitosis include brushing, flossing using dental floss, chewing gum, and using both chemical and herbal mouthwashes. Long-term use of this chemical has side effects in the form of discoloration of the teeth, triggering tartar formation, allergic reactions, as well as desquamation (flaking) of the oral mucosa. Herbal plants are plants that produce active substances and can be used as an alternative to treat several diseases, including halitosis.Aim:This systematic review reviews some of the literature on the potential of herbal plants for treating halitosis in children.Methods: In this systematic review, article searches were conducted on Google Search and Pubmed. Studies published from 2010 to 2020. As much 84 articles were rated, including 84 articles from electronic databases, 0 from manual searches. 49 records were screened, 35 records excluded, 37 full-text articles were assessed for eligibility and 12 full-text articles were included.Result: There are 12 articles about medicinal plants that can be used to treat halitosis in children. Conclusion: There are 12 articles on various active substances in herbal plants that can treat halitosis in children.","author":[{"dropping-particle":"","family":"Achmad","given":"Harun","non-dropping-particle":"","parse-names":false,"suffix":""},{"dropping-particle":"","family":"Edith Rieuwpassa","given":"Irene","non-dropping-particle":"","parse-names":false,"suffix":""},{"dropping-particle":"","family":"Djais","given":"ArniIrawaty","non-dropping-particle":"","parse-names":false,"suffix":""},{"dropping-particle":"","family":"Riyanti","given":"Eriska","non-dropping-particle":"","parse-names":false,"suffix":""},{"dropping-particle":"","family":"Primarti","given":"RistiSaptarini","non-dropping-particle":"","parse-names":false,"suffix":""}],"container-title":"Annals of R.S.C.B.","id":"ITEM-6","issued":{"date-parts":[["2021"]]},"title":"Herbal Plants as a Treatment for Halitosis in Children: A Systematic Review","type":"article-journal"},"uris":["http://www.mendeley.com/documents/?uuid=73630cb7-afbf-4b7f-8749-da4910d3675f"]},{"id":"ITEM-7","itemData":{"DOI":"10.52711/0974-360X.2021.00999","ISSN":"0974360X","abstract":"Indonesia is famously known for its rich plant biodiversity with medicinal properties. Guava (Psidium guajava Linn.) is one of medicinal plants which can be used as alternative for treating diseases. Guava leaf contains flavonoids, saponins, and tannins, that can act as inhibitors against bacteria, antioxidants, and antibacterial. Numerous dental and oral diseases are caused by bacteria, one of which is dental caries. Principally, dental caries can be prevented by maintaining the oral cavity hygiene, chemically or mechanically, using antiseptics possessing antibacterial activities. The aim of this study was to investigate the effectiveness of guava leaves steep water against S. Mutans bacterium using microdilution method. The aim also included the investigation of inhibition concentration of guava leaves steep water. This research was experimental in nature, by using the guava leaves steep water as the sample with various concentrations (0.753%, 1.563%, 3.125%, 6.25%, 12.5%, 25%, 50%, 100%). S. Mutans was obtained from the laboratory of veterinary Universitas Syiah Kuala (Unsyiah). The results of this research revealed that the guava leaves steep water was effective in inhibiting S. Mutans with Minimum Inhibitory Concentration (MIC) of 6.25% In conclusion, we would like to investigate the guava leaves steep water as a mouthwash in our research with a preclinical trial.","author":[{"dropping-particle":"","family":"Nuraskin","given":"Cut Aja","non-dropping-particle":"","parse-names":false,"suffix":""},{"dropping-particle":"","family":"Reca","given":"","non-dropping-particle":"","parse-names":false,"suffix":""},{"dropping-particle":"","family":"Wirza","given":"Ainun Mardiah","non-dropping-particle":"","parse-names":false,"suffix":""},{"dropping-particle":"","family":"Suhendra","given":"Rivansyah","non-dropping-particle":"","parse-names":false,"suffix":""},{"dropping-particle":"","family":"Faisal","given":"Iskandar","non-dropping-particle":"","parse-names":false,"suffix":""},{"dropping-particle":"","family":"Salfiyadi","given":"Teuku","non-dropping-particle":"","parse-names":false,"suffix":""},{"dropping-particle":"","family":"Mutia","given":"Cut","non-dropping-particle":"","parse-names":false,"suffix":""}],"container-title":"Research Journal of Pharmacy and Technology","id":"ITEM-7","issued":{"date-parts":[["2021"]]},"title":"Effectiveness of Guava Leaf Steep water against the bacterial growth of S. Mutans with Microdillution Method","type":"article-journal"},"uris":["http://www.mendeley.com/documents/?uuid=fa51fb51-09b6-4fbc-a381-4edd10df918d","http://www.mendeley.com/documents/?uuid=e0f974a0-cbe9-4a49-b76d-ad5c9267d2d3"]},{"id":"ITEM-8","itemData":{"ISSN":"2354-8738","abstract":"Background: Teeth and mouth diseases have been founded in many communities. It called dental caries. According to Household Health Survey 1997, has mentioned that 63% of the Indonesia population to suffer active dental caries or has not been handled. In further analysis which analyzed the factors related to caries in the community of Indonesia. Several factors associated with caries are characteristics of respondents, sweet eating, and tooth brushing habits. Instruments taken from the questionnaires of Riskesdas 2007: RKD07.RT (Block I, Block IV), RKD07.IND (Teeth and mouth: B25, 26, 27, 28), hygienic behavior: (D10a, 10b), behavior of consumption: (d35a), and Measurement and Inspection-Dentogram. Methods: The data analysis performed using Univariate, Bivariate, and Logistic Regression. Before the analysis, it has conducted weigth. Based on research results, indicated that individual characteristics (age, education, housing, social and economic) associated with the occurrence of caries, therefore higher level of education, and level of social economic, hence there were tendency to have fewer caries above average (&gt;2). Chi-Square test was a significant relationship. Result: Moreover, types of respondents who lived in the city at risk of caries are greater than living in the village. Communities often consume sweet foods tend to occur more caries compared with a eat pattern of fibrous foods. In addition, respondents who have a tendency to brush your teeth caries occurrence are lighter than that does not brush their teeth. For that suggested the need for information about the eat patterns can reduce the occurrence of caries, as well as increased efforts to maintain dental health within the community who had been very low. Research and information about medicinal plants that can be used by the public as an antiseptic teeth and mouth can reduce the occurrence of dental caries. School Efforts for Oral Health (UKGS) and Dental Health Programs in the community need to be increased so that the prevalence of caries can be reduced. It required availability of OHI Data (Oral Hygiene Index) in the coming Riskedas 2","author":[{"dropping-particle":"","family":"Budisuari","given":"Made","non-dropping-particle":"","parse-names":false,"suffix":""},{"dropping-particle":"","family":"Oktarina","given":"Oktarina","non-dropping-particle":"","parse-names":false,"suffix":""},{"dropping-particle":"","family":"Mikrajab","given":"Muhammad","non-dropping-particle":"","parse-names":false,"suffix":""}],"container-title":"Buletin Penelitian Sistem Kesehatan","id":"ITEM-8","issued":{"date-parts":[["2019"]]},"title":"Hubungan Pola Makan Dan Kebiasaan Menyikat Gigi Dengan Kesehatan Gigi Dan Mulut (Karies) Di Indonesia","type":"article-journal"},"uris":["http://www.mendeley.com/documents/?uuid=66922058-2c5a-4a4e-b997-b29796326c84","http://www.mendeley.com/documents/?uuid=dbcea7a5-e09d-43ec-9c43-96ecdb6a527c"]},{"id":"ITEM-9","itemData":{"DOI":"10.1177/0898756420973470","ISSN":"24704083","PMID":"33234003","abstract":"Herbal therapies are used worldwide to treat a variety of health conditions, including dental conditions in veterinary medicine. In this context, the use of medicinal plant-based formulations as potential therapeutics and preventatives in veterinary dentistry is worth highlighting. The objective of the present study was to develop a mucoadhesive ointment formulation, named orabase, that contained pomegranate extract for use in the oral cavity of dogs, with the aim of improving their oral hygiene. The hydroalcoholic extracts of pomegranate peels was incorporated into the orabase in 3 different concentrations. The formulations were subjected to in vitro microbiological testing by a modified disc-diffusion method to study the susceptibility of microorganisms collected from the oral cavities of the dogs. The samples were taken from the buccal mucosa of dogs having the same management and diet. The most effective formulation was submitted to physicochemical tests to evaluate the functionality of the product, namely pH, swelling index, spreadability, and mechanical properties (hardness, cohesiveness, and adhesiveness). The formulation containing 25.0% w/w of the extract was considered most suitable for the intended use as it showed antiseptic activity and demonstrated a swelling index of approximately 35% in the first 20 minutes of the test, high spreadability, and suitable mechanical properties. The results suggest that the product obtained from pomegranate peel extract is a viable option for use to improve oral hygiene, helping to reduce the bacterial component of dental plaque in dogs.","author":[{"dropping-particle":"","family":"Silva","given":"Thais M.","non-dropping-particle":"","parse-names":false,"suffix":""},{"dropping-particle":"","family":"Bolzan","given":"Thays C.A.","non-dropping-particle":"","parse-names":false,"suffix":""},{"dropping-particle":"","family":"Zanini","given":"Marcos S.","non-dropping-particle":"","parse-names":false,"suffix":""},{"dropping-particle":"","family":"Alencar","given":"Taiana","non-dropping-particle":"","parse-names":false,"suffix":""},{"dropping-particle":"","family":"Rodrigues","given":"Winner D.","non-dropping-particle":"","parse-names":false,"suffix":""},{"dropping-particle":"","family":"Bastos","given":"Kamila A.","non-dropping-particle":"","parse-names":false,"suffix":""},{"dropping-particle":"","family":"Severi","given":"Juliana A.","non-dropping-particle":"","parse-names":false,"suffix":""},{"dropping-particle":"","family":"Resende","given":"Juliana A.","non-dropping-particle":"","parse-names":false,"suffix":""},{"dropping-particle":"","family":"Villanova","given":"Janaina C.O.","non-dropping-particle":"","parse-names":false,"suffix":""}],"container-title":"Journal of Veterinary Dentistry","id":"ITEM-9","issued":{"date-parts":[["2020"]]},"title":"Development and Evaluation of a Novel Oral Mucoadhesive Ointment Containing Pomegranate Peel Extract as an Adjuvant for Oral Hygiene of Dogs","type":"article-journal"},"uris":["http://www.mendeley.com/documents/?uuid=9db17aa9-6e4c-4b3c-af8d-72891cf2a769","http://www.mendeley.com/documents/?uuid=a9eb07c3-0c9e-4b2c-b6bc-3f7c31fb9e75"]}],"mendeley":{"formattedCitation":"(Achmad et al., 2021; Arumugam et al., 2020; Budisuari et al., 2019; Carrol et al., 2020; Lamendin et al., 2004; Nuraskin et al., 2021; Owusu-Boadi et al., 2021; Rezaei et al., 2017; Silva et al., 2020)","plainTextFormattedCitation":"(Achmad et al., 2021; Arumugam et al., 2020; Budisuari et al., 2019; Carrol et al., 2020; Lamendin et al., 2004; Nuraskin et al., 2021; Owusu-Boadi et al., 2021; Rezaei et al., 2017; Silva et al., 2020)","previouslyFormattedCitation":"(Achmad et al., 2021; Arumugam et al., 2020; Budisuari et al., 2019; Carrol et al., 2020; Lamendin et al., 2004; Nuraskin et al., 2021; Owusu-Boadi et al., 2021; Rezaei et al., 2017; Silva et al.,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Achmad et al., 2021; Arumugam et al., 2020; Budisuari et al., 2019; Carrol et al., 2020; Lamendin et al., 2004; Nuraskin et al., 2021; Owusu-Boadi et al., 2021; Rezaei et al., 2017; Silva et al., 2020)</w:t>
      </w:r>
      <w:r w:rsidR="0079099C" w:rsidRPr="00680DEA">
        <w:rPr>
          <w:rFonts w:ascii="Times New Roman" w:hAnsi="Times New Roman" w:cs="Times New Roman"/>
          <w:color w:val="000000" w:themeColor="text1"/>
          <w:sz w:val="24"/>
          <w:szCs w:val="24"/>
        </w:rPr>
        <w:fldChar w:fldCharType="end"/>
      </w:r>
      <w:r w:rsidRPr="00680DEA">
        <w:rPr>
          <w:rFonts w:ascii="Times New Roman" w:hAnsi="Times New Roman" w:cs="Times New Roman"/>
          <w:color w:val="000000" w:themeColor="text1"/>
          <w:sz w:val="24"/>
          <w:szCs w:val="24"/>
        </w:rPr>
        <w:t>.</w:t>
      </w:r>
    </w:p>
    <w:p w14:paraId="52EACC99" w14:textId="2CFC3794" w:rsidR="00B62663" w:rsidRPr="00680DEA" w:rsidRDefault="00B62663"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Natural medicine also emphasizes a patient-centered and preventive approach. Phytoconstituents like xylitol and propolis interfere with bacterial adhesion, minimizing the risk of cavities and enhancing oral health. Furthermore, the analgesic properties of some natural compounds provide relief from dental discomfort and pain. While natural medicine shows great promise in dental hygiene, its integration requires a cautious and evidence-based approach. Dental professionals play a crucial role in guiding the selection and use of natural remedies, ensuring that they complement established oral care routines and align with individual patient needs.</w:t>
      </w:r>
      <w:r w:rsidR="0079099C" w:rsidRPr="00680DEA">
        <w:rPr>
          <w:rFonts w:ascii="Times New Roman" w:hAnsi="Times New Roman" w:cs="Times New Roman"/>
          <w:color w:val="000000" w:themeColor="text1"/>
          <w:sz w:val="24"/>
          <w:szCs w:val="24"/>
        </w:rPr>
        <w:t xml:space="preserve"> However,</w:t>
      </w:r>
      <w:r w:rsidR="00265226" w:rsidRPr="00680DEA">
        <w:rPr>
          <w:rFonts w:ascii="Times New Roman" w:hAnsi="Times New Roman" w:cs="Times New Roman"/>
          <w:color w:val="000000" w:themeColor="text1"/>
          <w:sz w:val="24"/>
          <w:szCs w:val="24"/>
        </w:rPr>
        <w:t xml:space="preserve"> natural medicine's </w:t>
      </w:r>
      <w:r w:rsidR="00265226" w:rsidRPr="00680DEA">
        <w:rPr>
          <w:rFonts w:ascii="Times New Roman" w:hAnsi="Times New Roman" w:cs="Times New Roman"/>
          <w:color w:val="000000" w:themeColor="text1"/>
          <w:sz w:val="24"/>
          <w:szCs w:val="24"/>
        </w:rPr>
        <w:lastRenderedPageBreak/>
        <w:t>application in dental hygiene and associated complications introduces a novel dimension to oral care. By harnessing the power of phytoconstituents, dental practices can offer a holistic and sustainable approach that not only addresses specific issues but also nurtures overall oral health and well-being. As research continues to unveil the potential of natural medicine, its role in dentistry is poised to expand, offering patients a wider spectrum of options for achieving and maintaining a healthy and vibrant smile</w:t>
      </w:r>
      <w:r w:rsidR="0079099C" w:rsidRPr="00680DEA">
        <w:rPr>
          <w:rFonts w:ascii="Times New Roman" w:hAnsi="Times New Roman" w:cs="Times New Roman"/>
          <w:color w:val="000000" w:themeColor="text1"/>
          <w:sz w:val="24"/>
          <w:szCs w:val="24"/>
        </w:rPr>
        <w:t xml:space="preserve"> </w:t>
      </w:r>
      <w:r w:rsidR="0079099C" w:rsidRPr="00680DEA">
        <w:rPr>
          <w:rFonts w:ascii="Times New Roman" w:hAnsi="Times New Roman" w:cs="Times New Roman"/>
          <w:color w:val="000000" w:themeColor="text1"/>
          <w:sz w:val="24"/>
          <w:szCs w:val="24"/>
        </w:rPr>
        <w:fldChar w:fldCharType="begin" w:fldLock="1"/>
      </w:r>
      <w:r w:rsidR="00680DEA">
        <w:rPr>
          <w:rFonts w:ascii="Times New Roman" w:hAnsi="Times New Roman" w:cs="Times New Roman"/>
          <w:color w:val="000000" w:themeColor="text1"/>
          <w:sz w:val="24"/>
          <w:szCs w:val="24"/>
        </w:rPr>
        <w:instrText>ADDIN CSL_CITATION {"citationItems":[{"id":"ITEM-1","itemData":{"DOI":"10.1016/j.emcden.2003.09.004","ISSN":"17625661","abstract":"Medicinal plants used for bucco-dental prevention, therapeutic or hygiene depends of stomatologists and dentists capacity. But a competence is required, because no one plant is innocuous. After regular information, some use examples are given and a systemic phytotherapy overture is done. ?? 2004 Elsevier SAS. Tous droits r??serv??s.","author":[{"dropping-particle":"","family":"Lamendin","given":"H","non-dropping-particle":"","parse-names":false,"suffix":""},{"dropping-particle":"","family":"Toscano","given":"G","non-dropping-particle":"","parse-names":false,"suffix":""},{"dropping-particle":"","family":"Requirand","given":"P","non-dropping-particle":"","parse-names":false,"suffix":""}],"container-title":"EMC - Dentisterie","id":"ITEM-1","issued":{"date-parts":[["2004"]]},"title":"Phytothérapie et aromathérapie buccodentaires","type":"article-journal"},"uris":["http://www.mendeley.com/documents/?uuid=25cf5237-02b4-4513-8146-ac47a2239141"]},{"id":"ITEM-2","itemData":{"DOI":"10.1371/journal.pone.0239316","ISSN":"19326203","PMID":"33031410","abstract":"Porphyromonas gingivalis is the keystone pathogen of periodontitis, a chronic inflammatory disease which causes tooth loss and deterioration of gingiva. Medicinal plants have been traditionally used for oral hygiene and health and might play a role as antibacterial agents against oral pathogens. In this work, we aimed to evaluate the antibacterial activity of plants used for oral hygiene or symptoms of periodontitis against P. gingivalis. We first reviewed the literature to identify plant species used for oral hygiene or symptoms of periodontitis. Then, we cross-checked this species list with our in-house library of plant extracts to select extracts for testing. Antibacterial activity tests were then performed for each plant extract against P. gingivalis, and their cytotoxicity was assessed on HaCaT cells. The selectivity index (SI) was then calculated. A total of 416 plant species belonging to 110 families and 305 genera were documented through our literature search, and 158 plant species were noted as being used by North American Native peoples Once cross-checked with the extracts contained in our library of natural products, 30 matches were identified and 21 were defined as high priority. Of the 109 extracts from 21 plant species selected and tested, 21 extracts from 11 plants had higher than 90% inhibition on P. gingivalis at 64 μg/mL and were further selected for MIC (Minimum Inhibitory Concentration) assays. Out of 21 plant extracts, 13 extracts (7 plant species) had a SI &gt; 10. Pistacia lentiscus fruits showed the best MIC with value of 8 μg/mL, followed by Zanthoxylum armatum fruits/seeds with a MIC of 16 μg/mL. P. lentiscus fruits also showed the highest SI of 256. Most of the extracts tested present promising antibacterial activity and low cytotoxicity. Further testing for biofilm eradication and examination of activity against other dental pathogens and oral commensals should be performed to confirm the potential of these extracts as antibacterial agents. Future work will focus on application of a bioassay-guided fractionation approach to isolating and identifying the most active natural products in the top performing extracts. This study can serve as a basis for their future development as ingredients for oral hygiene products.","author":[{"dropping-particle":"","family":"Carrol","given":"Danielle H.","non-dropping-particle":"","parse-names":false,"suffix":""},{"dropping-particle":"","family":"Chassagne","given":"François","non-dropping-particle":"","parse-names":false,"suffix":""},{"dropping-particle":"","family":"Dettweiler","given":"Micah","non-dropping-particle":"","parse-names":false,"suffix":""},{"dropping-particle":"","family":"Quave","given":"Cassandra L.","non-dropping-particle":"","parse-names":false,"suffix":""}],"container-title":"PLoS ONE","id":"ITEM-2","issued":{"date-parts":[["2020"]]},"title":"Antibacterial activity of plant species used for oral health against Porphyromonas gingivalis","type":"article-journal"},"uris":["http://www.mendeley.com/documents/?uuid=af3799a2-fc2a-4c06-918d-794ed33eb276"]},{"id":"ITEM-3","itemData":{"ISSN":"09751459","abstract":"The most common cause of gum disease is lack of observance of oral hygiene and the accumulation of bacterial plaque, followed by dental mass, food intake and dental restorations. Bacterial agents which cause dental plaque formation and ultimately cause tooth decay. Streptococcus mitis is the greatest bacterial agent isolated from dental plaque. Medicinal plants are rich in substances whose pharmacological properties are applied through potent antioxidant and bioactive substances. We tried to report medicinal plants with anti-Streptococcus mitis properties in this reviewing study. Searching in this reviewing study was done with words such as Streptococcus mitis, dental diseases, medical plants and phytotherapy. Searching was done from databases such as Scopus, ISC, SID, Magiran and several other databases. Accordingly, 9 medical plants effective on Streptococcus mitis are used. According to obtained results, it was determined that Cinnamomum cassia, Spilanthes calva, Azardirachta indica, Acacia nilotica, Ocimum basilicum, Emblica officinalis, Terminalia bellirica, Syzygium cuminii and Syzygium aromaticum medicinal plants are the most important medicinal plants with anti-Streptococcus mytises effects. Medicinal plants of this study have anti-Streptococcus mitis effects due to bioactive substances, antioxidants, flavonoids, flavones, anthocyanins, etc.","author":[{"dropping-particle":"","family":"Rezaei","given":"Nahid","non-dropping-particle":"","parse-names":false,"suffix":""},{"dropping-particle":"","family":"Rezaei","given":"Faranak","non-dropping-particle":"","parse-names":false,"suffix":""},{"dropping-particle":"","family":"Shahsavari","given":"Somayeh","non-dropping-particle":"","parse-names":false,"suffix":""}],"container-title":"Journal of Pharmaceutical Sciences and Research","id":"ITEM-3","issued":{"date-parts":[["2017"]]},"title":"Phytotherapy for Streptococcus mitis","type":"article-journal"},"uris":["http://www.mendeley.com/documents/?uuid=ce37069c-c089-402d-9cfb-171700bd0539"]},{"id":"ITEM-4","itemData":{"DOI":"10.1155/2021/8663210","ISSN":"17414288","abstract":"Background. Ethnodentistry is the use of indigenous oral cleansing agents such as plant parts by local folks not only to maintain oral hygiene but also to treat oral infections. Mostly, ethnodentistry is inspired by traditions and belief systems of local communities. Musa paradisiaca is extensively cultivated and used in many cultures for its nutritional and medicinal values. In Ghana, the fruit stalk of Musa paradisiaca is used as an oral cleansing agent to maintain oral hygiene; yet this folk claim remains to be ascertained scientifically. Objective. The study assessed the antibacterial and antifungal effects of three extract fractions (aqueous, ethanol, and ethyl acetate fractions) of Musa paradisiaca fruit stalk against Lactobacillus acidophilus, Aggregatibacter actinomycetemcomitans, and Candida albicans, common oral pathogens implicated in dental caries and periodontitis. Materials and Methods. Aqueous, ethanol, and ethyl acetate fractions of Musa paradisiaca fruit stalk were prepared by cold maceration and qualitatively screened for their phytochemical composition. Antimicrobial effects of the three extract fractions were assessed by using serial broth dilutions at increasing concentrations (62.5, 125, 250, 500, and 1000 μg/ml) and compared to standard antimicrobial agents (erythromycin, doxycycline, and fluconazole). Subsequently, the absorbances of the microbial suspensions treated with increasing concentrations of the extract fractions were measured at 450 nm, and the cell densities were determined. Results. Except for the aqueous extract, which was less effective in decreasing microbial growth, the ethyl acetate and the ethanol extract fractions demonstrated antimicrobial efficacies comparable to those of the standard drugs. All three extract fractions demonstrated concentration-dependent growth inhibitory effects on the tested oral pathogens although not as effective as the standard drugs used. Conclusion. Musa paradisiaca fruit stalk has demonstrated antimicrobial effects against Lactobacillus acidophilus, Aggregatibacter actinomycetemcomitans, and Candida albicans, common oral pathogens implicated in dental caries and periodontitis, and this finding confirms in part folk use of Musa paradisiaca fruit stalk as a traditional dental care agent. Thus, the fruit stalk of Musa paradisiaca could be explored for use as a cheap and readily available dental care agent for people entrapped in the poverty line.","author":[{"dropping-particle":"","family":"Owusu-Boadi","given":"Ernest","non-dropping-particle":"","parse-names":false,"suffix":""},{"dropping-particle":"","family":"Akuoko Essuman","given":"Mainprice","non-dropping-particle":"","parse-names":false,"suffix":""},{"dropping-particle":"","family":"Mensah","given":"Gabriel","non-dropping-particle":"","parse-names":false,"suffix":""},{"dropping-particle":"","family":"Ayamba Ayimbissa","given":"Emmanuel","non-dropping-particle":"","parse-names":false,"suffix":""},{"dropping-particle":"","family":"Boye","given":"Alex","non-dropping-particle":"","parse-names":false,"suffix":""}],"container-title":"Evidence-based Complementary and Alternative Medicine","id":"ITEM-4","issued":{"date-parts":[["2021"]]},"title":"Antimicrobial Activity against Oral Pathogens Confirms the Use of Musa paradisiaca Fruit Stalk in Ethnodentistry","type":"article-journal"},"uris":["http://www.mendeley.com/documents/?uuid=e834f55f-4b2b-46b1-a310-46fa68727220"]},{"id":"ITEM-5","itemData":{"DOI":"10.5958/0976-5506.2019.03686.6","ISSN":"09765506","abstract":"Gingival and periodontal diseases are among the common problems in oral health globally and is seen to be rising more in developing countries. Most of these diseases are caused due to the microbial aggregates in dental plaque. The conventional chemotherapeutic agents have limited success in the complete elimination and prevention of periodontal disease. Rise of incidence in periodontal diseases,increased resistance by pathogenic bacteria and the threat of opportunistic infections, has renewed the search for alternative and complementary treatment strategies over the years. Ayurveda the ancient system of healthcare mentions a large number of herbal plants beneficial in the management of periodontal infections. The nature derivedphyto-chemicals that are isolated from plants are considered to be better alternatives to synthetic chemotherapeutic agents. The herbs and medicinal plants in the medica (Ayurvedic material) have been proven not only to be safe and useful but with very minimal side effects. This paper attempts to study the various herbal medicinal plants that possess antimicrobial, anti-inflammatory, astringent, antiseptic and analgesic properties which can be used efficaciously for the prevention and management of the gingival and periodontal diseases with minimal adverse reactions. Hence an integration of modern oral hygiene practices with the ancient traditional ayurvedic herbs in the various gingival and periodontal diseases can provide safe, affordable and economic treatment options to patients in general and to the low socio-economic group.","author":[{"dropping-particle":"","family":"Mohanty","given":"Rinkee","non-dropping-particle":"","parse-names":false,"suffix":""},{"dropping-particle":"","family":"Mohanty","given":"Gatha","non-dropping-particle":"","parse-names":false,"suffix":""},{"dropping-particle":"","family":"Nayak","given":"Rashmita","non-dropping-particle":"","parse-names":false,"suffix":""},{"dropping-particle":"","family":"Satpathy","given":"Anurag","non-dropping-particle":"","parse-names":false,"suffix":""}],"container-title":"Indian Journal of Public Health Research and Development","id":"ITEM-5","issued":{"date-parts":[["2019"]]},"title":"Role of medicinal herbs in periodontal therapy","type":"article-journal"},"uris":["http://www.mendeley.com/documents/?uuid=056bafd0-2ba4-4b3b-8ec5-be3be758634c"]},{"id":"ITEM-6","itemData":{"ISSN":"2313-4461","abstract":"A mouth rinse is a chemotherapeutic agent used as an effective home care remedy to enhance oral hygiene and prevent dental caries by targeting the cariogenic bacteria. The usage of antimicrobial herbal products in dentistry has been well documented in prevention of dental infection. In spite of various commercially available antimicrobial agents, the search for an effective herbal antimicrobial mouth wash still continues. Chemical drugs have unpleasant side effects and causing drug resistant microorganisms. On the other hand, herbal mouthwashes have fewer side effects and are more economic than similar chemical drugs. Researchers are trying to pay more attention to herbal drugs. The use of mouthwash has increased because of attention to oral hygiene. In the last decades a plenty of research has been done to evaluate antimicrobial effect of herbs and medicinal plant for maintaining oral hygiene. The review is addressed to accumulate data on plants having in vitro and in vivo antimicrobial effects against pathogens associated with oral diseases. The review will help clinician and researcher to search and select the plant for developing effective medication for maintaining cost effective oral care.","author":[{"dropping-particle":"","family":"Salam","given":"Resalatus","non-dropping-particle":"","parse-names":false,"suffix":""},{"dropping-particle":"","family":"Kumar Sarker","given":"Biplob","non-dropping-particle":"","parse-names":false,"suffix":""},{"dropping-particle":"","family":"Razwanur Haq","given":"Md","non-dropping-particle":"","parse-names":false,"suffix":""},{"dropping-particle":"","family":"Uddin Khokon","given":"Jasim","non-dropping-particle":"","parse-names":false,"suffix":""}],"container-title":"International Journal of Natural and Social Sciences","id":"ITEM-6","issued":{"date-parts":[["2015"]]},"title":"Antimicrobial activity of medicinal plant for oral health and hygiene","type":"article-journal"},"uris":["http://www.mendeley.com/documents/?uuid=41f5d315-886e-45c8-9133-afd0724a0ff6"]},{"id":"ITEM-7","itemData":{"DOI":"10.1177/0898756420973470","ISSN":"24704083","PMID":"33234003","abstract":"Herbal therapies are used worldwide to treat a variety of health conditions, including dental conditions in veterinary medicine. In this context, the use of medicinal plant-based formulations as potential therapeutics and preventatives in veterinary dentistry is worth highlighting. The objective of the present study was to develop a mucoadhesive ointment formulation, named orabase, that contained pomegranate extract for use in the oral cavity of dogs, with the aim of improving their oral hygiene. The hydroalcoholic extracts of pomegranate peels was incorporated into the orabase in 3 different concentrations. The formulations were subjected to in vitro microbiological testing by a modified disc-diffusion method to study the susceptibility of microorganisms collected from the oral cavities of the dogs. The samples were taken from the buccal mucosa of dogs having the same management and diet. The most effective formulation was submitted to physicochemical tests to evaluate the functionality of the product, namely pH, swelling index, spreadability, and mechanical properties (hardness, cohesiveness, and adhesiveness). The formulation containing 25.0% w/w of the extract was considered most suitable for the intended use as it showed antiseptic activity and demonstrated a swelling index of approximately 35% in the first 20 minutes of the test, high spreadability, and suitable mechanical properties. The results suggest that the product obtained from pomegranate peel extract is a viable option for use to improve oral hygiene, helping to reduce the bacterial component of dental plaque in dogs.","author":[{"dropping-particle":"","family":"Silva","given":"Thais M.","non-dropping-particle":"","parse-names":false,"suffix":""},{"dropping-particle":"","family":"Bolzan","given":"Thays C.A.","non-dropping-particle":"","parse-names":false,"suffix":""},{"dropping-particle":"","family":"Zanini","given":"Marcos S.","non-dropping-particle":"","parse-names":false,"suffix":""},{"dropping-particle":"","family":"Alencar","given":"Taiana","non-dropping-particle":"","parse-names":false,"suffix":""},{"dropping-particle":"","family":"Rodrigues","given":"Winner D.","non-dropping-particle":"","parse-names":false,"suffix":""},{"dropping-particle":"","family":"Bastos","given":"Kamila A.","non-dropping-particle":"","parse-names":false,"suffix":""},{"dropping-particle":"","family":"Severi","given":"Juliana A.","non-dropping-particle":"","parse-names":false,"suffix":""},{"dropping-particle":"","family":"Resende","given":"Juliana A.","non-dropping-particle":"","parse-names":false,"suffix":""},{"dropping-particle":"","family":"Villanova","given":"Janaina C.O.","non-dropping-particle":"","parse-names":false,"suffix":""}],"container-title":"Journal of Veterinary Dentistry","id":"ITEM-7","issued":{"date-parts":[["2020"]]},"title":"Development and Evaluation of a Novel Oral Mucoadhesive Ointment Containing Pomegranate Peel Extract as an Adjuvant for Oral Hygiene of Dogs","type":"article-journal"},"uris":["http://www.mendeley.com/documents/?uuid=a9eb07c3-0c9e-4b2c-b6bc-3f7c31fb9e75"]}],"mendeley":{"formattedCitation":"(Carrol et al., 2020; Lamendin et al., 2004; Mohanty et al., 2019; Owusu-Boadi et al., 2021; Rezaei et al., 2017; Salam et al., 2015; Silva et al., 2020)","plainTextFormattedCitation":"(Carrol et al., 2020; Lamendin et al., 2004; Mohanty et al., 2019; Owusu-Boadi et al., 2021; Rezaei et al., 2017; Salam et al., 2015; Silva et al., 2020)","previouslyFormattedCitation":"(Carrol et al., 2020; Lamendin et al., 2004; Mohanty et al., 2019; Owusu-Boadi et al., 2021; Rezaei et al., 2017; Salam et al., 2015; Silva et al., 2020)"},"properties":{"noteIndex":0},"schema":"https://github.com/citation-style-language/schema/raw/master/csl-citation.json"}</w:instrText>
      </w:r>
      <w:r w:rsidR="0079099C" w:rsidRPr="00680DEA">
        <w:rPr>
          <w:rFonts w:ascii="Times New Roman" w:hAnsi="Times New Roman" w:cs="Times New Roman"/>
          <w:color w:val="000000" w:themeColor="text1"/>
          <w:sz w:val="24"/>
          <w:szCs w:val="24"/>
        </w:rPr>
        <w:fldChar w:fldCharType="separate"/>
      </w:r>
      <w:r w:rsidR="0079099C" w:rsidRPr="00680DEA">
        <w:rPr>
          <w:rFonts w:ascii="Times New Roman" w:hAnsi="Times New Roman" w:cs="Times New Roman"/>
          <w:noProof/>
          <w:color w:val="000000" w:themeColor="text1"/>
          <w:sz w:val="24"/>
          <w:szCs w:val="24"/>
        </w:rPr>
        <w:t>(Carrol et al., 2020; Lamendin et al., 2004; Mohanty et al., 2019; Owusu-Boadi et al., 2021; Rezaei et al., 2017; Salam et al., 2015; Silva et al., 2020)</w:t>
      </w:r>
      <w:r w:rsidR="0079099C" w:rsidRPr="00680DEA">
        <w:rPr>
          <w:rFonts w:ascii="Times New Roman" w:hAnsi="Times New Roman" w:cs="Times New Roman"/>
          <w:color w:val="000000" w:themeColor="text1"/>
          <w:sz w:val="24"/>
          <w:szCs w:val="24"/>
        </w:rPr>
        <w:fldChar w:fldCharType="end"/>
      </w:r>
      <w:r w:rsidR="00265226" w:rsidRPr="00680DEA">
        <w:rPr>
          <w:rFonts w:ascii="Times New Roman" w:hAnsi="Times New Roman" w:cs="Times New Roman"/>
          <w:color w:val="000000" w:themeColor="text1"/>
          <w:sz w:val="24"/>
          <w:szCs w:val="24"/>
        </w:rPr>
        <w:t>.</w:t>
      </w:r>
    </w:p>
    <w:p w14:paraId="62DB38F2" w14:textId="77777777" w:rsidR="00265226" w:rsidRPr="00680DEA" w:rsidRDefault="00265226" w:rsidP="00EF7D70">
      <w:pPr>
        <w:spacing w:line="360" w:lineRule="auto"/>
        <w:jc w:val="both"/>
        <w:rPr>
          <w:rFonts w:ascii="Times New Roman" w:hAnsi="Times New Roman" w:cs="Times New Roman"/>
          <w:color w:val="000000" w:themeColor="text1"/>
          <w:sz w:val="24"/>
          <w:szCs w:val="24"/>
        </w:rPr>
      </w:pPr>
    </w:p>
    <w:p w14:paraId="0835D737" w14:textId="09C4C9DF" w:rsidR="00265226" w:rsidRPr="00C6585B" w:rsidRDefault="00265226" w:rsidP="00C6585B">
      <w:pPr>
        <w:pStyle w:val="Heading1"/>
        <w:numPr>
          <w:ilvl w:val="0"/>
          <w:numId w:val="2"/>
        </w:numPr>
        <w:rPr>
          <w:rFonts w:ascii="Times New Roman" w:hAnsi="Times New Roman" w:cs="Times New Roman"/>
          <w:b/>
          <w:bCs/>
          <w:color w:val="000000" w:themeColor="text1"/>
          <w:sz w:val="24"/>
          <w:szCs w:val="24"/>
        </w:rPr>
      </w:pPr>
      <w:r w:rsidRPr="00C6585B">
        <w:rPr>
          <w:rFonts w:ascii="Times New Roman" w:hAnsi="Times New Roman" w:cs="Times New Roman"/>
          <w:b/>
          <w:bCs/>
          <w:color w:val="000000" w:themeColor="text1"/>
          <w:sz w:val="24"/>
          <w:szCs w:val="24"/>
        </w:rPr>
        <w:t>Conclusion</w:t>
      </w:r>
    </w:p>
    <w:p w14:paraId="0AEC5529" w14:textId="699C5B4D" w:rsidR="00265226" w:rsidRPr="00680DEA" w:rsidRDefault="00D327D1"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In conclusion, the incorporation of natural medicine into dental hygiene and associated complications presents an exciting avenue for promoting holistic oral health. The rich reservoir of bioactive compounds in natural products offers potent antimicrobial, anti-inflammatory, and healing properties, contributing to effective preventive and therapeutic strategies. This approach aligns with patient-centered care, emphasizing personalized solutions and fostering overall well-being. However, as the field evolves, a balanced approach that integrates evidence-based practices with professional guidance is essential to harness the potential benefits of natural medicine while ensuring safe and effective oral health outcomes. Natural medicine's potential to enhance oral health underscores its significance in advancing comprehensive and sustainable dental care practices.</w:t>
      </w:r>
    </w:p>
    <w:p w14:paraId="3D388FB9" w14:textId="47708CE2" w:rsidR="00265226" w:rsidRPr="00680DEA" w:rsidRDefault="00265226" w:rsidP="00EF7D70">
      <w:pPr>
        <w:spacing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b/>
          <w:bCs/>
          <w:color w:val="000000" w:themeColor="text1"/>
          <w:sz w:val="24"/>
          <w:szCs w:val="24"/>
        </w:rPr>
        <w:t xml:space="preserve">Acknowledgement </w:t>
      </w:r>
    </w:p>
    <w:p w14:paraId="43D994EA" w14:textId="2E678F70" w:rsidR="001B3CA2" w:rsidRPr="00680DEA" w:rsidRDefault="00040749"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The authors would like to thank Dr. Gaurav, IIMT College of Medical Sciences, IIMT University, Meerut, Uttar Pradesh-250001, for providing assistance in drafting the manuscript.</w:t>
      </w:r>
    </w:p>
    <w:p w14:paraId="5D34A71E" w14:textId="77C1E5A8" w:rsidR="00A10E40" w:rsidRPr="00680DEA" w:rsidRDefault="00A10E40" w:rsidP="00EF7D70">
      <w:pPr>
        <w:spacing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b/>
          <w:bCs/>
          <w:color w:val="000000" w:themeColor="text1"/>
          <w:sz w:val="24"/>
          <w:szCs w:val="24"/>
        </w:rPr>
        <w:t>Conflict of interest</w:t>
      </w:r>
    </w:p>
    <w:p w14:paraId="649456AA" w14:textId="04EE85A7" w:rsidR="00A10E40" w:rsidRDefault="00965E02" w:rsidP="00EF7D70">
      <w:pPr>
        <w:spacing w:line="360" w:lineRule="auto"/>
        <w:jc w:val="both"/>
        <w:rPr>
          <w:rFonts w:ascii="Times New Roman" w:hAnsi="Times New Roman" w:cs="Times New Roman"/>
          <w:color w:val="000000" w:themeColor="text1"/>
          <w:sz w:val="24"/>
          <w:szCs w:val="24"/>
        </w:rPr>
      </w:pPr>
      <w:r w:rsidRPr="00680DEA">
        <w:rPr>
          <w:rFonts w:ascii="Times New Roman" w:hAnsi="Times New Roman" w:cs="Times New Roman"/>
          <w:color w:val="000000" w:themeColor="text1"/>
          <w:sz w:val="24"/>
          <w:szCs w:val="24"/>
        </w:rPr>
        <w:t xml:space="preserve">The authors declare no conflict of interest. </w:t>
      </w:r>
    </w:p>
    <w:p w14:paraId="4D8A1AE1" w14:textId="463600F4" w:rsidR="00680DEA" w:rsidRDefault="00680DEA">
      <w:pPr>
        <w:spacing w:after="160"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0CF7AF7" w14:textId="70740D81" w:rsidR="00680DEA" w:rsidRDefault="00680DEA" w:rsidP="00EF7D70">
      <w:pPr>
        <w:spacing w:line="360" w:lineRule="auto"/>
        <w:jc w:val="both"/>
        <w:rPr>
          <w:rFonts w:ascii="Times New Roman" w:hAnsi="Times New Roman" w:cs="Times New Roman"/>
          <w:b/>
          <w:bCs/>
          <w:color w:val="000000" w:themeColor="text1"/>
          <w:sz w:val="24"/>
          <w:szCs w:val="24"/>
        </w:rPr>
      </w:pPr>
      <w:r w:rsidRPr="00680DEA">
        <w:rPr>
          <w:rFonts w:ascii="Times New Roman" w:hAnsi="Times New Roman" w:cs="Times New Roman"/>
          <w:b/>
          <w:bCs/>
          <w:color w:val="000000" w:themeColor="text1"/>
          <w:sz w:val="24"/>
          <w:szCs w:val="24"/>
        </w:rPr>
        <w:lastRenderedPageBreak/>
        <w:t>References</w:t>
      </w:r>
    </w:p>
    <w:p w14:paraId="416B8B6E" w14:textId="07B455F8"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color w:val="000000" w:themeColor="text1"/>
          <w:sz w:val="24"/>
          <w:szCs w:val="24"/>
        </w:rPr>
        <w:fldChar w:fldCharType="begin" w:fldLock="1"/>
      </w:r>
      <w:r>
        <w:rPr>
          <w:rFonts w:ascii="Times New Roman" w:hAnsi="Times New Roman" w:cs="Times New Roman"/>
          <w:b/>
          <w:bCs/>
          <w:color w:val="000000" w:themeColor="text1"/>
          <w:sz w:val="24"/>
          <w:szCs w:val="24"/>
        </w:rPr>
        <w:instrText xml:space="preserve">ADDIN Mendeley Bibliography CSL_BIBLIOGRAPHY </w:instrText>
      </w:r>
      <w:r>
        <w:rPr>
          <w:rFonts w:ascii="Times New Roman" w:hAnsi="Times New Roman" w:cs="Times New Roman"/>
          <w:b/>
          <w:bCs/>
          <w:color w:val="000000" w:themeColor="text1"/>
          <w:sz w:val="24"/>
          <w:szCs w:val="24"/>
        </w:rPr>
        <w:fldChar w:fldCharType="separate"/>
      </w:r>
      <w:r w:rsidRPr="00680DEA">
        <w:rPr>
          <w:rFonts w:ascii="Times New Roman" w:hAnsi="Times New Roman" w:cs="Times New Roman"/>
          <w:noProof/>
          <w:sz w:val="24"/>
          <w:szCs w:val="24"/>
        </w:rPr>
        <w:t>Aboudharam, G., Drancourt, M., Raoult, D., 2010. Applications of paleomicrobiology to the understanding of emerging and re-emerging infectious diseases. NATO Sci. Peace Secur. Ser. A Chem. Biol. https://doi.org/10.1007/978-90-481-9637-1_8</w:t>
      </w:r>
    </w:p>
    <w:p w14:paraId="55D0C9A2"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Achmad, H., Edith Rieuwpassa, I., Djais, A., Riyanti, E., Primarti, R., 2021. Herbal Plants as a Treatment for Halitosis in Children: A Systematic Review. Ann. R.S.C.B.</w:t>
      </w:r>
    </w:p>
    <w:p w14:paraId="45D4416A"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Ahmad, H., Rajagopal, K., 2014. Salvadora persica L. (Meswak) in dental hygiene. Saudi J. Dent. Res. https://doi.org/10.1016/j.sjdr.2014.02.002</w:t>
      </w:r>
    </w:p>
    <w:p w14:paraId="7ADE591E"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Arumugam, B., Subramaniam, A., Alagaraj, P., 2020. A Review on Impact of Medicinal Plants on the Treatment of Oral and Dental Diseases. Cardiovasc. Hematol. Agents Med. Chem. https://doi.org/10.2174/1871525718666200219140729</w:t>
      </w:r>
    </w:p>
    <w:p w14:paraId="3F0DDD64"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Bodet, C., Chandad, F., Grenier, D., 2006. Anti-inflammatory activity of a high-molecular-weight cranberry fraction on macrophages stimulated by lipopolysaccharides from periodontopathogens. J. Dent. Res. 85, 235–239. https://doi.org/10.1177/154405910608500306</w:t>
      </w:r>
    </w:p>
    <w:p w14:paraId="11F32B29"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Budisuari, M., Oktarina, O., Mikrajab, M., 2019. Hubungan Pola Makan Dan Kebiasaan Menyikat Gigi Dengan Kesehatan Gigi Dan Mulut (Karies) Di Indonesia. Bul. Penelit. Sist. Kesehat.</w:t>
      </w:r>
    </w:p>
    <w:p w14:paraId="38CB719A"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Carrol, D.H., Chassagne, F., Dettweiler, M., Quave, C.L., 2020. Antibacterial activity of plant species used for oral health against Porphyromonas gingivalis. PLoS One. https://doi.org/10.1371/journal.pone.0239316</w:t>
      </w:r>
    </w:p>
    <w:p w14:paraId="6FD1F324"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Choi, J.S., Bae, S.M., Shin, S.J., Shin, B.M., Lee, H.J., 2022. Effects of Problem-Based Learning on the Problem-Solving Ability and Self-Efficacy of Students Majoring in Dental Hygiene. Int. J. Environ. Res. Public Health. https://doi.org/10.3390/ijerph19127491</w:t>
      </w:r>
    </w:p>
    <w:p w14:paraId="64698FE1"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Ganesan, S., 2008. Traditional oral care medicinal plants survey of Tamil Nadu. Nat. Prod. Radiance.</w:t>
      </w:r>
    </w:p>
    <w:p w14:paraId="40C1A8D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lastRenderedPageBreak/>
        <w:t>Gaurav, 2022. GC–MS metabolomics and network pharmacology-based investigation of molecular mechanism of identified metabolites from Tinospora cordifolia (Willd.) miers for the treatment of kidney diseases. Pharmacogn. Mag. 18, 548–558. https://doi.org/10.4103/pm.pm_582_21</w:t>
      </w:r>
    </w:p>
    <w:p w14:paraId="607734D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Gaurav, Khan, M.U., Basist, P., Zahiruddin, S., Ibrahim, M., Parveen, R., Krishnan, A., Ahmad, S., 2022. Nephroprotective potential of Boerhaavia diffusa and Tinospora cordifolia herbal combination against diclofenac induced nephrotoxicity. South African J. Bot. 000. https://doi.org/10.1016/j.sajb.2022.01.038</w:t>
      </w:r>
    </w:p>
    <w:p w14:paraId="58331C2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Gaurav, Sharma, I., Khan, M.U., Zahiruddin, S., Basist, P., Ahmad, S., 2023. Multi-Mechanistic and Therapeutic Exploration of Nephroprotective Effect of Traditional Ayurvedic Polyherbal Formulation Using In Silico, In Vitro and In Vivo Approaches. Biomedicines 11. https://doi.org/10.3390/biomedicines11010168</w:t>
      </w:r>
    </w:p>
    <w:p w14:paraId="3BCC14A1"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Gautam, G., 2022. Network Pharmacology-Based Validation of Traditional Therapeutic Claim of Momordica Charantiain Alleviating Diabetic Nephropathy. J. CAM Res. Prog. 1, 1–10.</w:t>
      </w:r>
    </w:p>
    <w:p w14:paraId="1F40461F"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Jiang, L., Ayre, W.N., Melling, G.E., Song, B., Wei, X., Sloan, A.J., Chen, X., 2020. Liposomes loaded with transforming growth factor β1 promote odontogenic differentiation of dental pulp stem cells. J. Dent. https://doi.org/10.1016/j.jdent.2020.103501</w:t>
      </w:r>
    </w:p>
    <w:p w14:paraId="7FCEE0BC"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Kanlaya, R., Thongboonkerd, V., 2019. Molecular Mechanisms of Epigallocatechin-3-Gallate for Prevention of Chronic Kidney Disease and Renal Fibrosis: Preclinical Evidence. Curr. Dev. Nutr. https://doi.org/10.1093/cdn/nzz101</w:t>
      </w:r>
    </w:p>
    <w:p w14:paraId="3E908575"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Khan, A., Zahiruddin, S., Ibrahim, M., Basist, P., Gaurav, Parveen, R., Umar, S., Ahmad, S., 2021. Thin layer chromatography-mass spectrometry bioautographic identification of free radical scavenging compounds and metabolomic profile of Carica papaya linn. fruit and seeds using high-performance thin-layer chromatography, gas chromatography-mass spectro. Pharmacogn. Mag. https://doi.org/10.4103/pm.pm_326_20</w:t>
      </w:r>
    </w:p>
    <w:p w14:paraId="495CA867"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 xml:space="preserve">Khan, M.U., Basist, P., Gaurav, Zahiruddin, S., Penumallu, N.R., Ahmad, S., 2024. Ameliorative effect of traditional polyherbal formulation on TNF-α, IL-1β and Caspase-3 expression in kidneys of wistar rats against sodium fluoride induced oxidative stress. J. Ethnopharmacol. </w:t>
      </w:r>
      <w:r w:rsidRPr="00680DEA">
        <w:rPr>
          <w:rFonts w:ascii="Times New Roman" w:hAnsi="Times New Roman" w:cs="Times New Roman"/>
          <w:noProof/>
          <w:sz w:val="24"/>
          <w:szCs w:val="24"/>
        </w:rPr>
        <w:lastRenderedPageBreak/>
        <w:t>https://doi.org/10.1016/j.jep.2023.116900</w:t>
      </w:r>
    </w:p>
    <w:p w14:paraId="02B55B87"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Khan, M.U., Gaurav, Zahiruddin, S., Basist, P., Krishnan, A., Parveen, R., Ahmad, S., 2022. Nephroprotective potential of Sharbat-e-Bazoori Motadil (sugar-free) in HEK-293 cells and Wistar rats against cisplatin induced nephrotoxicity. J. King Saud Univ. - Sci. 34, 101839. https://doi.org/10.1016/j.jksus.2022.101839</w:t>
      </w:r>
    </w:p>
    <w:p w14:paraId="0284F0EF"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Khoramian Tusi, S., Jafari, A., Marashi, S.M.A., Faramarzi Niknam, S., Farid, M., Ansari, M., 2020. The effect of antimicrobial activity of Teucrium Polium on Oral Streptococcus Mutans: A randomized cross-over clinical trial study. BMC Oral Health. https://doi.org/10.1186/s12903-020-01116-4</w:t>
      </w:r>
    </w:p>
    <w:p w14:paraId="411BBEB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Krasniqi, L., Boyd, L.D., Giblin-Scanlon, L., Vineyard, J., 2021. Self-Care Practices of Dental Hygiene Students. J. Dent. Hyg.</w:t>
      </w:r>
    </w:p>
    <w:p w14:paraId="607064AA"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Lamendin, H., Toscano, G., Requirand, P., 2004. Phytothérapie et aromathérapie buccodentaires. EMC - Dent. https://doi.org/10.1016/j.emcden.2003.09.004</w:t>
      </w:r>
    </w:p>
    <w:p w14:paraId="52D2BF6C"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Mahdi, S.S., Sibilio, F., Amenta, F., 2016. Dental hygiene habits and oral health status of seafarers. Int. Marit. Health. https://doi.org/10.5603/IMH.2016.0003</w:t>
      </w:r>
    </w:p>
    <w:p w14:paraId="7A068120"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Matsuda, Y., Karino, M., Okuma, S., Ikebuchi, K., Takeda, M., Kanno, T., 2020. Proposal of dental hygiene diagnosis for cancer patients based on dental hygiene process of care in acute care hospitals: A narrative review. Healthc. https://doi.org/10.3390/healthcare8030217</w:t>
      </w:r>
    </w:p>
    <w:p w14:paraId="6694A23B"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Mohammed, A., Syed, S., Syed, M.Y., Ali, A.D., 2018. Use of herbal extract from Artemisia herba-alba (Shih) in pharmaceutical preparations for dental hygiene. Saudi Pharm. J. https://doi.org/10.1016/j.jsps.2018.03.017</w:t>
      </w:r>
    </w:p>
    <w:p w14:paraId="6F20AA24"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Mohanty, R., Mohanty, G., Nayak, R., Satpathy, A., 2019. Role of medicinal herbs in periodontal therapy. Indian J. Public Heal. Res. Dev. https://doi.org/10.5958/0976-5506.2019.03686.6</w:t>
      </w:r>
    </w:p>
    <w:p w14:paraId="532C18D2"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 xml:space="preserve">Moke, L.E., Ngbolua, K., Bongo, G.N., Messi, L.M., Noté, O.P., Mbing, J.N., Mpiana, P.T., 2017. Artocarpus heterophyllus Lam . ( Moraceae ): Phytochemistry , Pharmacology and </w:t>
      </w:r>
      <w:r w:rsidRPr="00680DEA">
        <w:rPr>
          <w:rFonts w:ascii="Times New Roman" w:hAnsi="Times New Roman" w:cs="Times New Roman"/>
          <w:noProof/>
          <w:sz w:val="24"/>
          <w:szCs w:val="24"/>
        </w:rPr>
        <w:lastRenderedPageBreak/>
        <w:t>Future Directions , a mini-review. J. Adv. Bot. Zool.</w:t>
      </w:r>
    </w:p>
    <w:p w14:paraId="5DC0FFF0"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Monisha, K., Ramamurthy, J., 2019. Role of Curcumin in Periodontal disease - A Review. Drug Invent. Today.</w:t>
      </w:r>
    </w:p>
    <w:p w14:paraId="5027773F"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Nuraskin, C.A., Reca, Wirza, A.M., Suhendra, R., Faisal, I., Salfiyadi, T., Mutia, C., 2021. Effectiveness of Guava Leaf Steep water against the bacterial growth of S. Mutans with Microdillution Method. Res. J. Pharm. Technol. https://doi.org/10.52711/0974-360X.2021.00999</w:t>
      </w:r>
    </w:p>
    <w:p w14:paraId="15169CA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Owusu-Boadi, E., Akuoko Essuman, M., Mensah, G., Ayamba Ayimbissa, E., Boye, A., 2021. Antimicrobial Activity against Oral Pathogens Confirms the Use of Musa paradisiaca Fruit Stalk in Ethnodentistry. Evidence-based Complement. Altern. Med. https://doi.org/10.1155/2021/8663210</w:t>
      </w:r>
    </w:p>
    <w:p w14:paraId="1F849AAC"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Ozair, S., Ozair, A., 2020. Pharmacological, Therapeutic and Phytochemical Attributes of “ Salvadora Persica” Plants. Plantmedicines.Org.</w:t>
      </w:r>
    </w:p>
    <w:p w14:paraId="3D2E7075"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Peterson, C.T., Denniston, K., Chopra, D., 2017. Therapeutic uses of triphala in ayurvedic medicine. J. Altern. Complement. Med. https://doi.org/10.1089/acm.2017.0083</w:t>
      </w:r>
    </w:p>
    <w:p w14:paraId="399D0648"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Rezaei, N., Rezaei, F., Shahsavari, S., 2017. Phytotherapy for Streptococcus mitis. J. Pharm. Sci. Res.</w:t>
      </w:r>
    </w:p>
    <w:p w14:paraId="5806C076"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Sachdeva, S., Sood, A., Thakur, M., Goyal, J., 2016. Phytotherapeutic Agents - A Refreshing Approach To Periodontal Therapy. Indian J. Dent. Sci.</w:t>
      </w:r>
    </w:p>
    <w:p w14:paraId="16125393"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Safiaghdam, H., Oveissi, V., Bahramsoltani, R., Farzaei, M.H., Rahimi, R., 2018. Medicinal plants for gingivitis: A review of clinical trials. Iran. J. Basic Med. Sci. https://doi.org/10.22038/ijbms.2018.31997.7690</w:t>
      </w:r>
    </w:p>
    <w:p w14:paraId="581CE6AC"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Salam, R., Kumar Sarker, B., Razwanur Haq, M., Uddin Khokon, J., 2015. Antimicrobial activity of medicinal plant for oral health and hygiene. Int. J. Nat. Soc. Sci.</w:t>
      </w:r>
    </w:p>
    <w:p w14:paraId="67CA3E22"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 xml:space="preserve">Sharma, P., Singh, A., 2021. Therapeutic values of medicinal plants and bioactive phytochemicals for mouth infections and dental decay diseases, in: Biopharmacological </w:t>
      </w:r>
      <w:r w:rsidRPr="00680DEA">
        <w:rPr>
          <w:rFonts w:ascii="Times New Roman" w:hAnsi="Times New Roman" w:cs="Times New Roman"/>
          <w:noProof/>
          <w:sz w:val="24"/>
          <w:szCs w:val="24"/>
        </w:rPr>
        <w:lastRenderedPageBreak/>
        <w:t>Activities of Medicinal Plants and Bioactive Compounds.</w:t>
      </w:r>
    </w:p>
    <w:p w14:paraId="54BE7C89"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Silva, T.M., Bolzan, T.C.A., Zanini, M.S., Alencar, T., Rodrigues, W.D., Bastos, K.A., Severi, J.A., Resende, J.A., Villanova, J.C.O., 2020. Development and Evaluation of a Novel Oral Mucoadhesive Ointment Containing Pomegranate Peel Extract as an Adjuvant for Oral Hygiene of Dogs. J. Vet. Dent. https://doi.org/10.1177/0898756420973470</w:t>
      </w:r>
    </w:p>
    <w:p w14:paraId="2ABC79F9"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Singh, S., 2020. ETHNOMEDICINAL HERBS USED FOR ORAL HEALTH AND HYGIENE IN NORTHERN PART OF PARSA DISRICT, NEPAL. Certif. J. │ Singh. World J. Pharm. Res. 1614 World J. Pharm. Res. SJIF Impact Factor 8.</w:t>
      </w:r>
    </w:p>
    <w:p w14:paraId="1BA01602"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Thilagamani.S, Surya.V, 2021. Value addition of green tea with nutraceuticals - an acceptability study. J. Adv. Appl. Sci. Res. https://doi.org/10.46947/joaasr322021145</w:t>
      </w:r>
    </w:p>
    <w:p w14:paraId="67790851"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szCs w:val="24"/>
        </w:rPr>
      </w:pPr>
      <w:r w:rsidRPr="00680DEA">
        <w:rPr>
          <w:rFonts w:ascii="Times New Roman" w:hAnsi="Times New Roman" w:cs="Times New Roman"/>
          <w:noProof/>
          <w:sz w:val="24"/>
          <w:szCs w:val="24"/>
        </w:rPr>
        <w:t>Woolley, J., Gibbons, T., Patel, K., Sacco, R., 2020. The effect of oil pulling with coconut oil to improve dental hygiene and oral health: A systematic review. Heliyon. https://doi.org/10.1016/j.heliyon.2020.e04789</w:t>
      </w:r>
    </w:p>
    <w:p w14:paraId="2940F11B" w14:textId="77777777" w:rsidR="00680DEA" w:rsidRPr="00680DEA" w:rsidRDefault="00680DEA" w:rsidP="00680DEA">
      <w:pPr>
        <w:widowControl w:val="0"/>
        <w:autoSpaceDE w:val="0"/>
        <w:autoSpaceDN w:val="0"/>
        <w:adjustRightInd w:val="0"/>
        <w:spacing w:line="360" w:lineRule="auto"/>
        <w:ind w:left="480" w:hanging="480"/>
        <w:rPr>
          <w:rFonts w:ascii="Times New Roman" w:hAnsi="Times New Roman" w:cs="Times New Roman"/>
          <w:noProof/>
          <w:sz w:val="24"/>
        </w:rPr>
      </w:pPr>
      <w:r w:rsidRPr="00680DEA">
        <w:rPr>
          <w:rFonts w:ascii="Times New Roman" w:hAnsi="Times New Roman" w:cs="Times New Roman"/>
          <w:noProof/>
          <w:sz w:val="24"/>
          <w:szCs w:val="24"/>
        </w:rPr>
        <w:t>Yanakiev, S., 2020. Effects of Cinnamon (Cinnamomum spp.) in Dentistry: A Review. Molecules. https://doi.org/10.3390/molecules25184184</w:t>
      </w:r>
    </w:p>
    <w:p w14:paraId="2F370CCB" w14:textId="143D1DFE" w:rsidR="00680DEA" w:rsidRPr="00680DEA" w:rsidRDefault="00680DEA" w:rsidP="00EF7D70">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fldChar w:fldCharType="end"/>
      </w:r>
    </w:p>
    <w:sectPr w:rsidR="00680DEA" w:rsidRPr="00680D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416AC"/>
    <w:multiLevelType w:val="hybridMultilevel"/>
    <w:tmpl w:val="E0FC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587728"/>
    <w:multiLevelType w:val="multilevel"/>
    <w:tmpl w:val="824288FA"/>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56937FC4"/>
    <w:multiLevelType w:val="multilevel"/>
    <w:tmpl w:val="824288FA"/>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589C25B5"/>
    <w:multiLevelType w:val="hybridMultilevel"/>
    <w:tmpl w:val="9E2CA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7963B3"/>
    <w:multiLevelType w:val="multilevel"/>
    <w:tmpl w:val="824288FA"/>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985"/>
    <w:rsid w:val="0001275D"/>
    <w:rsid w:val="00040749"/>
    <w:rsid w:val="00070FD5"/>
    <w:rsid w:val="00086827"/>
    <w:rsid w:val="000B147F"/>
    <w:rsid w:val="000C0E90"/>
    <w:rsid w:val="000E432C"/>
    <w:rsid w:val="00157F6A"/>
    <w:rsid w:val="00161B90"/>
    <w:rsid w:val="001707FF"/>
    <w:rsid w:val="001B3CA2"/>
    <w:rsid w:val="001E3E1A"/>
    <w:rsid w:val="00205D6B"/>
    <w:rsid w:val="00210B33"/>
    <w:rsid w:val="00262D97"/>
    <w:rsid w:val="00265226"/>
    <w:rsid w:val="002709CF"/>
    <w:rsid w:val="002D1DAB"/>
    <w:rsid w:val="00314191"/>
    <w:rsid w:val="00352438"/>
    <w:rsid w:val="003C199E"/>
    <w:rsid w:val="003E50AB"/>
    <w:rsid w:val="00444210"/>
    <w:rsid w:val="004859A5"/>
    <w:rsid w:val="004B19D5"/>
    <w:rsid w:val="004C780C"/>
    <w:rsid w:val="004D2275"/>
    <w:rsid w:val="004E2F73"/>
    <w:rsid w:val="0052741B"/>
    <w:rsid w:val="00535974"/>
    <w:rsid w:val="005C1B7B"/>
    <w:rsid w:val="005C3C6F"/>
    <w:rsid w:val="005E6512"/>
    <w:rsid w:val="00610F1D"/>
    <w:rsid w:val="0062238C"/>
    <w:rsid w:val="00680DEA"/>
    <w:rsid w:val="006C5D37"/>
    <w:rsid w:val="006E0E38"/>
    <w:rsid w:val="006E40E6"/>
    <w:rsid w:val="00702ACF"/>
    <w:rsid w:val="00705985"/>
    <w:rsid w:val="0079099C"/>
    <w:rsid w:val="007D252C"/>
    <w:rsid w:val="007F7285"/>
    <w:rsid w:val="007F7EFB"/>
    <w:rsid w:val="00820A25"/>
    <w:rsid w:val="00846A27"/>
    <w:rsid w:val="00847446"/>
    <w:rsid w:val="00852CE8"/>
    <w:rsid w:val="008761AE"/>
    <w:rsid w:val="009071DC"/>
    <w:rsid w:val="00914765"/>
    <w:rsid w:val="00921CAF"/>
    <w:rsid w:val="00933FA0"/>
    <w:rsid w:val="00946672"/>
    <w:rsid w:val="00965E02"/>
    <w:rsid w:val="00973F62"/>
    <w:rsid w:val="009D29B3"/>
    <w:rsid w:val="009E68E8"/>
    <w:rsid w:val="00A008C1"/>
    <w:rsid w:val="00A0166F"/>
    <w:rsid w:val="00A10E40"/>
    <w:rsid w:val="00A7094F"/>
    <w:rsid w:val="00AA28B9"/>
    <w:rsid w:val="00AA6F06"/>
    <w:rsid w:val="00AC568B"/>
    <w:rsid w:val="00AC6BA1"/>
    <w:rsid w:val="00B01EDB"/>
    <w:rsid w:val="00B159AB"/>
    <w:rsid w:val="00B60F7A"/>
    <w:rsid w:val="00B62663"/>
    <w:rsid w:val="00B864D6"/>
    <w:rsid w:val="00C467FC"/>
    <w:rsid w:val="00C6585B"/>
    <w:rsid w:val="00CA447F"/>
    <w:rsid w:val="00D24652"/>
    <w:rsid w:val="00D327D1"/>
    <w:rsid w:val="00D34595"/>
    <w:rsid w:val="00DF35AE"/>
    <w:rsid w:val="00E12167"/>
    <w:rsid w:val="00E41A26"/>
    <w:rsid w:val="00E42C87"/>
    <w:rsid w:val="00E57E39"/>
    <w:rsid w:val="00EC4B2C"/>
    <w:rsid w:val="00EF7D70"/>
    <w:rsid w:val="00F30C00"/>
    <w:rsid w:val="00F36408"/>
    <w:rsid w:val="00F42759"/>
    <w:rsid w:val="00F65272"/>
    <w:rsid w:val="00FB271C"/>
    <w:rsid w:val="00FB5AAD"/>
    <w:rsid w:val="00FC1635"/>
    <w:rsid w:val="00FC6CBF"/>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8E86A"/>
  <w15:chartTrackingRefBased/>
  <w15:docId w15:val="{C9C64E04-6DB3-41FB-8EA0-B1893E82D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985"/>
    <w:pPr>
      <w:spacing w:after="200" w:line="276" w:lineRule="auto"/>
    </w:pPr>
    <w:rPr>
      <w:rFonts w:eastAsiaTheme="minorEastAsia"/>
      <w:kern w:val="0"/>
      <w14:ligatures w14:val="none"/>
    </w:rPr>
  </w:style>
  <w:style w:type="paragraph" w:styleId="Heading1">
    <w:name w:val="heading 1"/>
    <w:basedOn w:val="Normal"/>
    <w:next w:val="Normal"/>
    <w:link w:val="Heading1Char"/>
    <w:uiPriority w:val="9"/>
    <w:qFormat/>
    <w:rsid w:val="00EF7D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7D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7D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05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5985"/>
    <w:pPr>
      <w:ind w:left="720"/>
      <w:contextualSpacing/>
    </w:pPr>
  </w:style>
  <w:style w:type="character" w:styleId="Hyperlink">
    <w:name w:val="Hyperlink"/>
    <w:basedOn w:val="DefaultParagraphFont"/>
    <w:uiPriority w:val="99"/>
    <w:unhideWhenUsed/>
    <w:rsid w:val="00B60F7A"/>
    <w:rPr>
      <w:color w:val="0563C1" w:themeColor="hyperlink"/>
      <w:u w:val="single"/>
    </w:rPr>
  </w:style>
  <w:style w:type="character" w:styleId="UnresolvedMention">
    <w:name w:val="Unresolved Mention"/>
    <w:basedOn w:val="DefaultParagraphFont"/>
    <w:uiPriority w:val="99"/>
    <w:semiHidden/>
    <w:unhideWhenUsed/>
    <w:rsid w:val="00B60F7A"/>
    <w:rPr>
      <w:color w:val="605E5C"/>
      <w:shd w:val="clear" w:color="auto" w:fill="E1DFDD"/>
    </w:rPr>
  </w:style>
  <w:style w:type="paragraph" w:styleId="Caption">
    <w:name w:val="caption"/>
    <w:basedOn w:val="Normal"/>
    <w:next w:val="Normal"/>
    <w:uiPriority w:val="35"/>
    <w:unhideWhenUsed/>
    <w:qFormat/>
    <w:rsid w:val="006E0E38"/>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EF7D7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EF7D70"/>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EF7D70"/>
    <w:rPr>
      <w:rFonts w:asciiTheme="majorHAnsi" w:eastAsiaTheme="majorEastAsia" w:hAnsiTheme="majorHAnsi" w:cstheme="majorBidi"/>
      <w:color w:val="1F3763" w:themeColor="accent1" w:themeShade="7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67546">
      <w:bodyDiv w:val="1"/>
      <w:marLeft w:val="0"/>
      <w:marRight w:val="0"/>
      <w:marTop w:val="0"/>
      <w:marBottom w:val="0"/>
      <w:divBdr>
        <w:top w:val="none" w:sz="0" w:space="0" w:color="auto"/>
        <w:left w:val="none" w:sz="0" w:space="0" w:color="auto"/>
        <w:bottom w:val="none" w:sz="0" w:space="0" w:color="auto"/>
        <w:right w:val="none" w:sz="0" w:space="0" w:color="auto"/>
      </w:divBdr>
    </w:div>
    <w:div w:id="429008816">
      <w:bodyDiv w:val="1"/>
      <w:marLeft w:val="0"/>
      <w:marRight w:val="0"/>
      <w:marTop w:val="0"/>
      <w:marBottom w:val="0"/>
      <w:divBdr>
        <w:top w:val="none" w:sz="0" w:space="0" w:color="auto"/>
        <w:left w:val="none" w:sz="0" w:space="0" w:color="auto"/>
        <w:bottom w:val="none" w:sz="0" w:space="0" w:color="auto"/>
        <w:right w:val="none" w:sz="0" w:space="0" w:color="auto"/>
      </w:divBdr>
    </w:div>
    <w:div w:id="982538645">
      <w:bodyDiv w:val="1"/>
      <w:marLeft w:val="0"/>
      <w:marRight w:val="0"/>
      <w:marTop w:val="0"/>
      <w:marBottom w:val="0"/>
      <w:divBdr>
        <w:top w:val="none" w:sz="0" w:space="0" w:color="auto"/>
        <w:left w:val="none" w:sz="0" w:space="0" w:color="auto"/>
        <w:bottom w:val="none" w:sz="0" w:space="0" w:color="auto"/>
        <w:right w:val="none" w:sz="0" w:space="0" w:color="auto"/>
      </w:divBdr>
    </w:div>
    <w:div w:id="998997417">
      <w:bodyDiv w:val="1"/>
      <w:marLeft w:val="0"/>
      <w:marRight w:val="0"/>
      <w:marTop w:val="0"/>
      <w:marBottom w:val="0"/>
      <w:divBdr>
        <w:top w:val="none" w:sz="0" w:space="0" w:color="auto"/>
        <w:left w:val="none" w:sz="0" w:space="0" w:color="auto"/>
        <w:bottom w:val="none" w:sz="0" w:space="0" w:color="auto"/>
        <w:right w:val="none" w:sz="0" w:space="0" w:color="auto"/>
      </w:divBdr>
    </w:div>
    <w:div w:id="1183057128">
      <w:bodyDiv w:val="1"/>
      <w:marLeft w:val="0"/>
      <w:marRight w:val="0"/>
      <w:marTop w:val="0"/>
      <w:marBottom w:val="0"/>
      <w:divBdr>
        <w:top w:val="none" w:sz="0" w:space="0" w:color="auto"/>
        <w:left w:val="none" w:sz="0" w:space="0" w:color="auto"/>
        <w:bottom w:val="none" w:sz="0" w:space="0" w:color="auto"/>
        <w:right w:val="none" w:sz="0" w:space="0" w:color="auto"/>
      </w:divBdr>
    </w:div>
    <w:div w:id="190298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C54AE-1023-4774-AA66-02565A866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18</Pages>
  <Words>31439</Words>
  <Characters>179208</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m Khan</dc:creator>
  <cp:keywords/>
  <dc:description/>
  <cp:lastModifiedBy>Gautam Gaurav</cp:lastModifiedBy>
  <cp:revision>96</cp:revision>
  <dcterms:created xsi:type="dcterms:W3CDTF">2023-07-11T12:53:00Z</dcterms:created>
  <dcterms:modified xsi:type="dcterms:W3CDTF">2023-08-2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38f70b-a06b-4fc8-940f-f5eb73adeaf9</vt:lpwstr>
  </property>
  <property fmtid="{D5CDD505-2E9C-101B-9397-08002B2CF9AE}" pid="3" name="Mendeley Recent Style Id 0_1">
    <vt:lpwstr>http://www.zotero.org/styles/acs-chemical-biology</vt:lpwstr>
  </property>
  <property fmtid="{D5CDD505-2E9C-101B-9397-08002B2CF9AE}" pid="4" name="Mendeley Recent Style Name 0_1">
    <vt:lpwstr>ACS Chemical Biology</vt:lpwstr>
  </property>
  <property fmtid="{D5CDD505-2E9C-101B-9397-08002B2CF9AE}" pid="5" name="Mendeley Recent Style Id 1_1">
    <vt:lpwstr>http://www.zotero.org/styles/asian-pacific-journal-of-tropical-biomedicine</vt:lpwstr>
  </property>
  <property fmtid="{D5CDD505-2E9C-101B-9397-08002B2CF9AE}" pid="6" name="Mendeley Recent Style Name 1_1">
    <vt:lpwstr>Asian Pacific Journal of Tropical Biomedicine</vt:lpwstr>
  </property>
  <property fmtid="{D5CDD505-2E9C-101B-9397-08002B2CF9AE}" pid="7" name="Mendeley Recent Style Id 2_1">
    <vt:lpwstr>http://www.zotero.org/styles/evidence-based-complementary-and-alternative-medicine</vt:lpwstr>
  </property>
  <property fmtid="{D5CDD505-2E9C-101B-9397-08002B2CF9AE}" pid="8" name="Mendeley Recent Style Name 2_1">
    <vt:lpwstr>Evidence-Based Complementary and Alternative Medicine</vt:lpwstr>
  </property>
  <property fmtid="{D5CDD505-2E9C-101B-9397-08002B2CF9AE}" pid="9" name="Mendeley Recent Style Id 3_1">
    <vt:lpwstr>http://www.zotero.org/styles/journal-of-biological-regulators-and-homeostatic-agents</vt:lpwstr>
  </property>
  <property fmtid="{D5CDD505-2E9C-101B-9397-08002B2CF9AE}" pid="10" name="Mendeley Recent Style Name 3_1">
    <vt:lpwstr>Journal of Biological Regulators &amp; Homeostatic Agents</vt:lpwstr>
  </property>
  <property fmtid="{D5CDD505-2E9C-101B-9397-08002B2CF9AE}" pid="11" name="Mendeley Recent Style Id 4_1">
    <vt:lpwstr>http://www.zotero.org/styles/journal-of-ethnopharmacology</vt:lpwstr>
  </property>
  <property fmtid="{D5CDD505-2E9C-101B-9397-08002B2CF9AE}" pid="12" name="Mendeley Recent Style Name 4_1">
    <vt:lpwstr>Journal of Ethnopharmacology</vt:lpwstr>
  </property>
  <property fmtid="{D5CDD505-2E9C-101B-9397-08002B2CF9AE}" pid="13" name="Mendeley Recent Style Id 5_1">
    <vt:lpwstr>http://www.zotero.org/styles/journal-of-immunological-methods</vt:lpwstr>
  </property>
  <property fmtid="{D5CDD505-2E9C-101B-9397-08002B2CF9AE}" pid="14" name="Mendeley Recent Style Name 5_1">
    <vt:lpwstr>Journal of Immunological Methods</vt:lpwstr>
  </property>
  <property fmtid="{D5CDD505-2E9C-101B-9397-08002B2CF9AE}" pid="15" name="Mendeley Recent Style Id 6_1">
    <vt:lpwstr>http://www.zotero.org/styles/journal-of-reproductive-immunology</vt:lpwstr>
  </property>
  <property fmtid="{D5CDD505-2E9C-101B-9397-08002B2CF9AE}" pid="16" name="Mendeley Recent Style Name 6_1">
    <vt:lpwstr>Journal of Reproductive Immunolog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saudi-journal-of-biological-sciences</vt:lpwstr>
  </property>
  <property fmtid="{D5CDD505-2E9C-101B-9397-08002B2CF9AE}" pid="20" name="Mendeley Recent Style Name 8_1">
    <vt:lpwstr>Saudi Journal of Biological Sciences</vt:lpwstr>
  </property>
  <property fmtid="{D5CDD505-2E9C-101B-9397-08002B2CF9AE}" pid="21" name="Mendeley Recent Style Id 9_1">
    <vt:lpwstr>http://www.zotero.org/styles/south-african-journal-of-botany</vt:lpwstr>
  </property>
  <property fmtid="{D5CDD505-2E9C-101B-9397-08002B2CF9AE}" pid="22" name="Mendeley Recent Style Name 9_1">
    <vt:lpwstr>South African Journal of Botany</vt:lpwstr>
  </property>
  <property fmtid="{D5CDD505-2E9C-101B-9397-08002B2CF9AE}" pid="23" name="Mendeley Document_1">
    <vt:lpwstr>True</vt:lpwstr>
  </property>
  <property fmtid="{D5CDD505-2E9C-101B-9397-08002B2CF9AE}" pid="24" name="Mendeley Unique User Id_1">
    <vt:lpwstr>9a6702b9-982b-3bc3-a0a6-d67b562ebad1</vt:lpwstr>
  </property>
  <property fmtid="{D5CDD505-2E9C-101B-9397-08002B2CF9AE}" pid="25" name="Mendeley Citation Style_1">
    <vt:lpwstr>http://www.zotero.org/styles/journal-of-ethnopharmacology</vt:lpwstr>
  </property>
</Properties>
</file>